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391A" w:rsidRPr="00720898" w:rsidRDefault="00005BB5" w:rsidP="00C22257">
      <w:pPr>
        <w:pStyle w:val="Teaser"/>
        <w:spacing w:line="360" w:lineRule="auto"/>
        <w:jc w:val="center"/>
        <w:rPr>
          <w:rFonts w:ascii="Cambria" w:hAnsi="Cambria"/>
          <w:b/>
          <w:sz w:val="22"/>
          <w:szCs w:val="22"/>
        </w:rPr>
      </w:pPr>
      <w:bookmarkStart w:id="0" w:name="_GoBack"/>
      <w:bookmarkEnd w:id="0"/>
      <w:r>
        <w:rPr>
          <w:rFonts w:ascii="Cambria" w:hAnsi="Cambria"/>
          <w:b/>
          <w:sz w:val="22"/>
          <w:szCs w:val="22"/>
        </w:rPr>
        <w:t>Predicting relapse with circulating tumor DNA analysis</w:t>
      </w:r>
      <w:r w:rsidR="00F07AE5">
        <w:rPr>
          <w:rFonts w:ascii="Cambria" w:hAnsi="Cambria"/>
          <w:b/>
          <w:sz w:val="22"/>
          <w:szCs w:val="22"/>
        </w:rPr>
        <w:t xml:space="preserve"> in lung cancer</w:t>
      </w:r>
      <w:r>
        <w:rPr>
          <w:rFonts w:ascii="Cambria" w:hAnsi="Cambria"/>
          <w:b/>
          <w:sz w:val="22"/>
          <w:szCs w:val="22"/>
        </w:rPr>
        <w:t xml:space="preserve"> </w:t>
      </w:r>
    </w:p>
    <w:p w:rsidR="0058391A" w:rsidRPr="00720898" w:rsidRDefault="0058391A" w:rsidP="00242A66">
      <w:pPr>
        <w:pStyle w:val="Teaser"/>
        <w:spacing w:line="360" w:lineRule="auto"/>
        <w:jc w:val="both"/>
        <w:rPr>
          <w:rFonts w:ascii="Cambria" w:hAnsi="Cambria"/>
          <w:b/>
          <w:sz w:val="22"/>
          <w:szCs w:val="22"/>
        </w:rPr>
      </w:pPr>
    </w:p>
    <w:p w:rsidR="006D2411" w:rsidRPr="000E4BC0" w:rsidRDefault="00005BB5" w:rsidP="009D74AF">
      <w:pPr>
        <w:pStyle w:val="BodyText"/>
        <w:spacing w:line="480" w:lineRule="auto"/>
        <w:jc w:val="center"/>
        <w:rPr>
          <w:rFonts w:ascii="Cambria" w:hAnsi="Cambria" w:cs="Arial"/>
          <w:b w:val="0"/>
          <w:bCs w:val="0"/>
          <w:sz w:val="22"/>
          <w:szCs w:val="22"/>
          <w:vertAlign w:val="superscript"/>
        </w:rPr>
      </w:pPr>
      <w:r>
        <w:rPr>
          <w:rFonts w:ascii="Cambria" w:hAnsi="Cambria"/>
          <w:b w:val="0"/>
          <w:sz w:val="22"/>
          <w:szCs w:val="22"/>
        </w:rPr>
        <w:t>I</w:t>
      </w:r>
      <w:r w:rsidR="008878DF">
        <w:rPr>
          <w:rFonts w:ascii="Cambria" w:hAnsi="Cambria"/>
          <w:b w:val="0"/>
          <w:sz w:val="22"/>
          <w:szCs w:val="22"/>
        </w:rPr>
        <w:t>ñ</w:t>
      </w:r>
      <w:r>
        <w:rPr>
          <w:rFonts w:ascii="Cambria" w:hAnsi="Cambria"/>
          <w:b w:val="0"/>
          <w:sz w:val="22"/>
          <w:szCs w:val="22"/>
        </w:rPr>
        <w:t>aki Comino-Mendez</w:t>
      </w:r>
      <w:r w:rsidRPr="00720898">
        <w:rPr>
          <w:rFonts w:ascii="Cambria" w:hAnsi="Cambria" w:cs="Arial"/>
          <w:b w:val="0"/>
          <w:bCs w:val="0"/>
          <w:sz w:val="22"/>
          <w:szCs w:val="22"/>
          <w:vertAlign w:val="superscript"/>
        </w:rPr>
        <w:t>1</w:t>
      </w:r>
      <w:r>
        <w:rPr>
          <w:rFonts w:ascii="Cambria" w:hAnsi="Cambria" w:cs="Arial"/>
          <w:b w:val="0"/>
          <w:bCs w:val="0"/>
          <w:sz w:val="22"/>
          <w:szCs w:val="22"/>
        </w:rPr>
        <w:t xml:space="preserve"> and</w:t>
      </w:r>
      <w:r w:rsidR="00301DDD" w:rsidRPr="00720898">
        <w:rPr>
          <w:rFonts w:ascii="Cambria" w:hAnsi="Cambria" w:cs="Arial"/>
          <w:b w:val="0"/>
          <w:bCs w:val="0"/>
          <w:sz w:val="22"/>
          <w:szCs w:val="22"/>
        </w:rPr>
        <w:t xml:space="preserve"> N</w:t>
      </w:r>
      <w:r w:rsidR="00123BA1" w:rsidRPr="00720898">
        <w:rPr>
          <w:rFonts w:ascii="Cambria" w:hAnsi="Cambria" w:cs="Arial"/>
          <w:b w:val="0"/>
          <w:bCs w:val="0"/>
          <w:sz w:val="22"/>
          <w:szCs w:val="22"/>
        </w:rPr>
        <w:t>icholas</w:t>
      </w:r>
      <w:r w:rsidR="002D1B85" w:rsidRPr="00720898">
        <w:rPr>
          <w:rFonts w:ascii="Cambria" w:hAnsi="Cambria" w:cs="Arial"/>
          <w:b w:val="0"/>
          <w:bCs w:val="0"/>
          <w:sz w:val="22"/>
          <w:szCs w:val="22"/>
        </w:rPr>
        <w:t xml:space="preserve"> Turner</w:t>
      </w:r>
      <w:r w:rsidR="002D1B85" w:rsidRPr="00720898">
        <w:rPr>
          <w:rFonts w:ascii="Cambria" w:hAnsi="Cambria" w:cs="Arial"/>
          <w:b w:val="0"/>
          <w:bCs w:val="0"/>
          <w:sz w:val="22"/>
          <w:szCs w:val="22"/>
          <w:vertAlign w:val="superscript"/>
        </w:rPr>
        <w:t>1,</w:t>
      </w:r>
      <w:r>
        <w:rPr>
          <w:rFonts w:ascii="Cambria" w:hAnsi="Cambria" w:cs="Arial"/>
          <w:b w:val="0"/>
          <w:bCs w:val="0"/>
          <w:sz w:val="22"/>
          <w:szCs w:val="22"/>
          <w:vertAlign w:val="superscript"/>
        </w:rPr>
        <w:t>2</w:t>
      </w:r>
    </w:p>
    <w:p w:rsidR="00E73732" w:rsidRPr="00720898" w:rsidRDefault="00E73732" w:rsidP="00242A66">
      <w:pPr>
        <w:widowControl w:val="0"/>
        <w:autoSpaceDE w:val="0"/>
        <w:autoSpaceDN w:val="0"/>
        <w:adjustRightInd w:val="0"/>
        <w:spacing w:line="360" w:lineRule="auto"/>
        <w:jc w:val="both"/>
        <w:rPr>
          <w:rFonts w:ascii="Cambria" w:hAnsi="Cambria"/>
          <w:sz w:val="22"/>
          <w:szCs w:val="22"/>
        </w:rPr>
      </w:pPr>
    </w:p>
    <w:p w:rsidR="006D2411" w:rsidRDefault="006D2411" w:rsidP="006B25E7">
      <w:pPr>
        <w:widowControl w:val="0"/>
        <w:autoSpaceDE w:val="0"/>
        <w:autoSpaceDN w:val="0"/>
        <w:adjustRightInd w:val="0"/>
        <w:spacing w:line="360" w:lineRule="auto"/>
        <w:jc w:val="both"/>
        <w:rPr>
          <w:rFonts w:ascii="Cambria" w:hAnsi="Cambria"/>
          <w:sz w:val="22"/>
          <w:szCs w:val="22"/>
        </w:rPr>
      </w:pPr>
      <w:r w:rsidRPr="00720898">
        <w:rPr>
          <w:rFonts w:ascii="Cambria" w:hAnsi="Cambria"/>
          <w:sz w:val="22"/>
          <w:szCs w:val="22"/>
        </w:rPr>
        <w:t xml:space="preserve">1 </w:t>
      </w:r>
      <w:r w:rsidR="00A37FDC">
        <w:rPr>
          <w:rFonts w:ascii="Cambria" w:hAnsi="Cambria"/>
          <w:sz w:val="22"/>
          <w:szCs w:val="22"/>
        </w:rPr>
        <w:t>Breast cancer Now</w:t>
      </w:r>
      <w:r w:rsidRPr="00720898">
        <w:rPr>
          <w:rFonts w:ascii="Cambria" w:hAnsi="Cambria"/>
          <w:sz w:val="22"/>
          <w:szCs w:val="22"/>
        </w:rPr>
        <w:t xml:space="preserve"> Research Centre, Institute of Cancer Research,</w:t>
      </w:r>
      <w:r w:rsidR="00C66184">
        <w:rPr>
          <w:rFonts w:ascii="Cambria" w:hAnsi="Cambria"/>
          <w:sz w:val="22"/>
          <w:szCs w:val="22"/>
        </w:rPr>
        <w:t xml:space="preserve"> </w:t>
      </w:r>
      <w:r w:rsidRPr="00720898">
        <w:rPr>
          <w:rFonts w:ascii="Cambria" w:hAnsi="Cambria"/>
          <w:sz w:val="22"/>
          <w:szCs w:val="22"/>
        </w:rPr>
        <w:t>London, SW3 6JB, UK.</w:t>
      </w:r>
    </w:p>
    <w:p w:rsidR="00A37FDC" w:rsidRPr="00720898" w:rsidRDefault="00A37FDC" w:rsidP="00005BB5">
      <w:pPr>
        <w:pStyle w:val="Paragraph"/>
        <w:spacing w:line="360" w:lineRule="auto"/>
        <w:ind w:firstLine="0"/>
        <w:jc w:val="both"/>
        <w:rPr>
          <w:rFonts w:ascii="Cambria" w:hAnsi="Cambria"/>
          <w:sz w:val="22"/>
          <w:szCs w:val="22"/>
        </w:rPr>
      </w:pPr>
      <w:r>
        <w:rPr>
          <w:rFonts w:ascii="Cambria" w:hAnsi="Cambria"/>
          <w:sz w:val="22"/>
          <w:szCs w:val="22"/>
        </w:rPr>
        <w:t>2</w:t>
      </w:r>
      <w:r w:rsidRPr="00720898">
        <w:rPr>
          <w:rFonts w:ascii="Cambria" w:hAnsi="Cambria"/>
          <w:sz w:val="22"/>
          <w:szCs w:val="22"/>
        </w:rPr>
        <w:t xml:space="preserve"> Breast Unit, Royal Marsden Hospital, Fulham Road, London, SW3 6JJ, UK</w:t>
      </w:r>
    </w:p>
    <w:p w:rsidR="00210AE6" w:rsidRPr="00720898" w:rsidRDefault="00210AE6" w:rsidP="00242A66">
      <w:pPr>
        <w:pStyle w:val="Paragraph"/>
        <w:spacing w:line="360" w:lineRule="auto"/>
        <w:ind w:firstLine="0"/>
        <w:jc w:val="both"/>
        <w:rPr>
          <w:rFonts w:ascii="Cambria" w:hAnsi="Cambria"/>
          <w:sz w:val="22"/>
          <w:szCs w:val="22"/>
        </w:rPr>
      </w:pPr>
    </w:p>
    <w:p w:rsidR="00862384" w:rsidRPr="00720898" w:rsidRDefault="00210AE6" w:rsidP="00242A66">
      <w:pPr>
        <w:pStyle w:val="Paragraph"/>
        <w:spacing w:line="360" w:lineRule="auto"/>
        <w:ind w:firstLine="0"/>
        <w:jc w:val="both"/>
        <w:rPr>
          <w:rFonts w:ascii="Cambria" w:hAnsi="Cambria"/>
          <w:b/>
          <w:sz w:val="22"/>
          <w:szCs w:val="22"/>
        </w:rPr>
      </w:pPr>
      <w:r w:rsidRPr="00720898">
        <w:rPr>
          <w:rFonts w:ascii="Cambria" w:hAnsi="Cambria"/>
          <w:b/>
          <w:sz w:val="22"/>
          <w:szCs w:val="22"/>
        </w:rPr>
        <w:t>Corresponding Author:</w:t>
      </w:r>
    </w:p>
    <w:p w:rsidR="00210AE6" w:rsidRDefault="00203C3F" w:rsidP="00242A66">
      <w:pPr>
        <w:pStyle w:val="Paragraph"/>
        <w:spacing w:line="360" w:lineRule="auto"/>
        <w:ind w:firstLine="0"/>
        <w:jc w:val="both"/>
        <w:rPr>
          <w:rFonts w:ascii="Cambria" w:hAnsi="Cambria"/>
          <w:sz w:val="22"/>
          <w:szCs w:val="22"/>
        </w:rPr>
      </w:pPr>
      <w:r w:rsidRPr="00720898">
        <w:rPr>
          <w:rFonts w:ascii="Cambria" w:hAnsi="Cambria"/>
          <w:sz w:val="22"/>
          <w:szCs w:val="22"/>
        </w:rPr>
        <w:t>Nicholas C. Turner,</w:t>
      </w:r>
      <w:r w:rsidR="00210AE6" w:rsidRPr="00720898">
        <w:rPr>
          <w:rFonts w:ascii="Cambria" w:hAnsi="Cambria"/>
          <w:sz w:val="22"/>
          <w:szCs w:val="22"/>
        </w:rPr>
        <w:t xml:space="preserve"> The Royal Marsden and Institute of Cancer Research, 237 Fulham Road, London SW3 6JB, UK. </w:t>
      </w:r>
    </w:p>
    <w:p w:rsidR="003A5784" w:rsidRPr="00720898" w:rsidRDefault="003A5784" w:rsidP="00242A66">
      <w:pPr>
        <w:pStyle w:val="Paragraph"/>
        <w:spacing w:line="360" w:lineRule="auto"/>
        <w:ind w:firstLine="0"/>
        <w:jc w:val="both"/>
        <w:rPr>
          <w:rFonts w:ascii="Cambria" w:hAnsi="Cambria"/>
          <w:sz w:val="22"/>
          <w:szCs w:val="22"/>
        </w:rPr>
      </w:pPr>
      <w:r>
        <w:rPr>
          <w:rFonts w:ascii="Cambria" w:hAnsi="Cambria"/>
          <w:sz w:val="22"/>
          <w:szCs w:val="22"/>
        </w:rPr>
        <w:t xml:space="preserve">Phone: </w:t>
      </w:r>
      <w:r w:rsidR="00FA7FBF">
        <w:rPr>
          <w:rFonts w:ascii="Cambria" w:hAnsi="Cambria"/>
          <w:sz w:val="22"/>
          <w:szCs w:val="22"/>
        </w:rPr>
        <w:t>+44</w:t>
      </w:r>
      <w:r w:rsidR="00504BC9">
        <w:rPr>
          <w:rFonts w:ascii="Cambria" w:hAnsi="Cambria"/>
          <w:sz w:val="22"/>
          <w:szCs w:val="22"/>
        </w:rPr>
        <w:t>(</w:t>
      </w:r>
      <w:r w:rsidRPr="003A5784">
        <w:rPr>
          <w:rFonts w:ascii="Cambria" w:hAnsi="Cambria"/>
          <w:sz w:val="22"/>
          <w:szCs w:val="22"/>
        </w:rPr>
        <w:t>0</w:t>
      </w:r>
      <w:r w:rsidR="00504BC9">
        <w:rPr>
          <w:rFonts w:ascii="Cambria" w:hAnsi="Cambria"/>
          <w:sz w:val="22"/>
          <w:szCs w:val="22"/>
        </w:rPr>
        <w:t>)</w:t>
      </w:r>
      <w:r w:rsidRPr="003A5784">
        <w:rPr>
          <w:rFonts w:ascii="Cambria" w:hAnsi="Cambria"/>
          <w:sz w:val="22"/>
          <w:szCs w:val="22"/>
        </w:rPr>
        <w:t>2071535574</w:t>
      </w:r>
    </w:p>
    <w:p w:rsidR="00210AE6" w:rsidRPr="00720898" w:rsidRDefault="00210AE6" w:rsidP="00242A66">
      <w:pPr>
        <w:pStyle w:val="Paragraph"/>
        <w:spacing w:line="360" w:lineRule="auto"/>
        <w:ind w:firstLine="0"/>
        <w:jc w:val="both"/>
        <w:rPr>
          <w:rFonts w:ascii="Cambria" w:hAnsi="Cambria"/>
          <w:sz w:val="22"/>
          <w:szCs w:val="22"/>
        </w:rPr>
      </w:pPr>
      <w:r w:rsidRPr="00720898">
        <w:rPr>
          <w:rFonts w:ascii="Cambria" w:hAnsi="Cambria"/>
          <w:sz w:val="22"/>
          <w:szCs w:val="22"/>
        </w:rPr>
        <w:t>Email: nicholas.turner@icr.ac.uk</w:t>
      </w:r>
    </w:p>
    <w:p w:rsidR="001B338A" w:rsidRDefault="001B338A" w:rsidP="0089055E">
      <w:pPr>
        <w:widowControl w:val="0"/>
        <w:autoSpaceDE w:val="0"/>
        <w:autoSpaceDN w:val="0"/>
        <w:adjustRightInd w:val="0"/>
        <w:spacing w:line="360" w:lineRule="auto"/>
        <w:jc w:val="both"/>
        <w:rPr>
          <w:rFonts w:ascii="Cambria" w:hAnsi="Cambria"/>
          <w:b/>
          <w:sz w:val="22"/>
          <w:szCs w:val="22"/>
        </w:rPr>
      </w:pPr>
    </w:p>
    <w:p w:rsidR="009D74AF" w:rsidRPr="009D74AF" w:rsidRDefault="001B338A" w:rsidP="001B338A">
      <w:pPr>
        <w:widowControl w:val="0"/>
        <w:autoSpaceDE w:val="0"/>
        <w:autoSpaceDN w:val="0"/>
        <w:adjustRightInd w:val="0"/>
        <w:spacing w:line="360" w:lineRule="auto"/>
        <w:rPr>
          <w:rFonts w:ascii="Cambria" w:hAnsi="Cambria"/>
          <w:sz w:val="22"/>
          <w:szCs w:val="22"/>
        </w:rPr>
      </w:pPr>
      <w:r w:rsidRPr="00F114B6">
        <w:rPr>
          <w:rFonts w:ascii="Cambria" w:hAnsi="Cambria"/>
          <w:sz w:val="22"/>
          <w:szCs w:val="22"/>
        </w:rPr>
        <w:t>The authors disclose no potential conflicts of interest.</w:t>
      </w:r>
      <w:r w:rsidR="009D74AF">
        <w:rPr>
          <w:rFonts w:ascii="Cambria" w:hAnsi="Cambria"/>
          <w:b/>
          <w:sz w:val="22"/>
          <w:szCs w:val="22"/>
        </w:rPr>
        <w:br w:type="page"/>
      </w:r>
      <w:r w:rsidR="009D74AF" w:rsidRPr="008A7526">
        <w:rPr>
          <w:rFonts w:ascii="Cambria" w:hAnsi="Cambria"/>
          <w:b/>
          <w:sz w:val="22"/>
          <w:szCs w:val="22"/>
        </w:rPr>
        <w:lastRenderedPageBreak/>
        <w:t xml:space="preserve">Summary </w:t>
      </w:r>
      <w:r w:rsidR="009D74AF" w:rsidRPr="009D74AF">
        <w:rPr>
          <w:rFonts w:ascii="Cambria" w:hAnsi="Cambria"/>
          <w:sz w:val="22"/>
          <w:szCs w:val="22"/>
        </w:rPr>
        <w:t xml:space="preserve">(2 sentences): </w:t>
      </w:r>
      <w:r w:rsidR="0089055E">
        <w:rPr>
          <w:rFonts w:ascii="Cambria" w:hAnsi="Cambria"/>
          <w:sz w:val="22"/>
          <w:szCs w:val="22"/>
        </w:rPr>
        <w:t xml:space="preserve">Advances in </w:t>
      </w:r>
      <w:r w:rsidR="00A37465">
        <w:rPr>
          <w:rFonts w:ascii="Cambria" w:hAnsi="Cambria"/>
          <w:sz w:val="22"/>
          <w:szCs w:val="22"/>
        </w:rPr>
        <w:t>circulating tumor DNA analysis a</w:t>
      </w:r>
      <w:r w:rsidR="0089055E">
        <w:rPr>
          <w:rFonts w:ascii="Cambria" w:hAnsi="Cambria"/>
          <w:sz w:val="22"/>
          <w:szCs w:val="22"/>
        </w:rPr>
        <w:t xml:space="preserve">re revealing new </w:t>
      </w:r>
      <w:r w:rsidR="00A37465">
        <w:rPr>
          <w:rFonts w:ascii="Cambria" w:hAnsi="Cambria"/>
          <w:sz w:val="22"/>
          <w:szCs w:val="22"/>
        </w:rPr>
        <w:t xml:space="preserve">treatment </w:t>
      </w:r>
      <w:r w:rsidR="0089055E">
        <w:rPr>
          <w:rFonts w:ascii="Cambria" w:hAnsi="Cambria"/>
          <w:sz w:val="22"/>
          <w:szCs w:val="22"/>
        </w:rPr>
        <w:t xml:space="preserve">strategies </w:t>
      </w:r>
      <w:r w:rsidR="00A37465">
        <w:rPr>
          <w:rFonts w:ascii="Cambria" w:hAnsi="Cambria"/>
          <w:sz w:val="22"/>
          <w:szCs w:val="22"/>
        </w:rPr>
        <w:t>for</w:t>
      </w:r>
      <w:r w:rsidR="0089055E">
        <w:rPr>
          <w:rFonts w:ascii="Cambria" w:hAnsi="Cambria"/>
          <w:sz w:val="22"/>
          <w:szCs w:val="22"/>
        </w:rPr>
        <w:t xml:space="preserve"> patient</w:t>
      </w:r>
      <w:r w:rsidR="00A37465">
        <w:rPr>
          <w:rFonts w:ascii="Cambria" w:hAnsi="Cambria"/>
          <w:sz w:val="22"/>
          <w:szCs w:val="22"/>
        </w:rPr>
        <w:t>s</w:t>
      </w:r>
      <w:r w:rsidR="0089055E">
        <w:rPr>
          <w:rFonts w:ascii="Cambria" w:hAnsi="Cambria"/>
          <w:sz w:val="22"/>
          <w:szCs w:val="22"/>
        </w:rPr>
        <w:t xml:space="preserve"> with cancer. Detection of residual disease </w:t>
      </w:r>
      <w:r w:rsidR="00A37465">
        <w:rPr>
          <w:rFonts w:ascii="Cambria" w:hAnsi="Cambria"/>
          <w:sz w:val="22"/>
          <w:szCs w:val="22"/>
        </w:rPr>
        <w:t>with ctDNA analysis, predicts relapse with high accuracy after treatment for</w:t>
      </w:r>
      <w:r w:rsidR="0089055E">
        <w:rPr>
          <w:rFonts w:ascii="Cambria" w:hAnsi="Cambria"/>
          <w:sz w:val="22"/>
          <w:szCs w:val="22"/>
        </w:rPr>
        <w:t xml:space="preserve"> early stage </w:t>
      </w:r>
      <w:r w:rsidR="009D74AF" w:rsidRPr="009D74AF">
        <w:rPr>
          <w:rFonts w:ascii="Cambria" w:hAnsi="Cambria"/>
          <w:sz w:val="22"/>
          <w:szCs w:val="22"/>
        </w:rPr>
        <w:t>lung cancer</w:t>
      </w:r>
      <w:r w:rsidR="00A37465">
        <w:rPr>
          <w:rFonts w:ascii="Cambria" w:hAnsi="Cambria"/>
          <w:sz w:val="22"/>
          <w:szCs w:val="22"/>
        </w:rPr>
        <w:t>.</w:t>
      </w:r>
    </w:p>
    <w:p w:rsidR="009D74AF" w:rsidRPr="009D74AF" w:rsidRDefault="009D74AF" w:rsidP="009D74AF">
      <w:pPr>
        <w:widowControl w:val="0"/>
        <w:autoSpaceDE w:val="0"/>
        <w:autoSpaceDN w:val="0"/>
        <w:adjustRightInd w:val="0"/>
        <w:spacing w:line="360" w:lineRule="auto"/>
        <w:jc w:val="both"/>
        <w:rPr>
          <w:rFonts w:ascii="Cambria" w:hAnsi="Cambria"/>
          <w:sz w:val="22"/>
          <w:szCs w:val="22"/>
        </w:rPr>
      </w:pPr>
    </w:p>
    <w:p w:rsidR="009D74AF" w:rsidRDefault="009D74AF" w:rsidP="009D74AF">
      <w:pPr>
        <w:widowControl w:val="0"/>
        <w:autoSpaceDE w:val="0"/>
        <w:autoSpaceDN w:val="0"/>
        <w:adjustRightInd w:val="0"/>
        <w:spacing w:line="360" w:lineRule="auto"/>
        <w:jc w:val="both"/>
        <w:rPr>
          <w:rFonts w:ascii="Cambria" w:hAnsi="Cambria"/>
          <w:sz w:val="22"/>
          <w:szCs w:val="22"/>
        </w:rPr>
      </w:pPr>
      <w:r w:rsidRPr="009D74AF">
        <w:rPr>
          <w:rFonts w:ascii="Cambria" w:hAnsi="Cambria"/>
          <w:sz w:val="22"/>
          <w:szCs w:val="22"/>
        </w:rPr>
        <w:t xml:space="preserve">Non-invasive liquid biopsies </w:t>
      </w:r>
      <w:r>
        <w:rPr>
          <w:rFonts w:ascii="Cambria" w:hAnsi="Cambria"/>
          <w:sz w:val="22"/>
          <w:szCs w:val="22"/>
        </w:rPr>
        <w:t>have the potential to</w:t>
      </w:r>
      <w:r w:rsidRPr="009D74AF">
        <w:rPr>
          <w:rFonts w:ascii="Cambria" w:hAnsi="Cambria"/>
          <w:sz w:val="22"/>
          <w:szCs w:val="22"/>
        </w:rPr>
        <w:t xml:space="preserve"> transform the </w:t>
      </w:r>
      <w:r>
        <w:rPr>
          <w:rFonts w:ascii="Cambria" w:hAnsi="Cambria"/>
          <w:sz w:val="22"/>
          <w:szCs w:val="22"/>
        </w:rPr>
        <w:t>management of patients with cancer</w:t>
      </w:r>
      <w:r w:rsidRPr="009D74AF">
        <w:rPr>
          <w:rFonts w:ascii="Cambria" w:hAnsi="Cambria"/>
          <w:sz w:val="22"/>
          <w:szCs w:val="22"/>
        </w:rPr>
        <w:t xml:space="preserve">. Circulating tumour DNA (ctDNA) derived from cancer cells can be identified in over 90% of patients with advanced cancer </w:t>
      </w:r>
      <w:r w:rsidRPr="009D74AF">
        <w:rPr>
          <w:rFonts w:ascii="Cambria" w:hAnsi="Cambria"/>
          <w:sz w:val="22"/>
          <w:szCs w:val="22"/>
        </w:rPr>
        <w:fldChar w:fldCharType="begin"/>
      </w:r>
      <w:r w:rsidR="00BE54CF">
        <w:rPr>
          <w:rFonts w:ascii="Cambria" w:hAnsi="Cambria"/>
          <w:sz w:val="22"/>
          <w:szCs w:val="22"/>
        </w:rPr>
        <w:instrText xml:space="preserve"> ADDIN EN.CITE &lt;EndNote&gt;&lt;Cite&gt;&lt;Author&gt;Leon&lt;/Author&gt;&lt;Year&gt;1977&lt;/Year&gt;&lt;RecNum&gt;1&lt;/RecNum&gt;&lt;DisplayText&gt;(1)&lt;/DisplayText&gt;&lt;record&gt;&lt;rec-number&gt;1&lt;/rec-number&gt;&lt;foreign-keys&gt;&lt;key app="EN" db-id="xp9x9twe80vwtke2dd65vd0qd5rtz2ftrxtr" timestamp="1507540983"&gt;1&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titles&gt;&lt;periodical&gt;&lt;full-title&gt;Cancer Res&lt;/full-title&gt;&lt;/periodical&gt;&lt;pages&gt;646-50&lt;/pages&gt;&lt;volume&gt;37&lt;/volume&gt;&lt;number&gt;3&lt;/number&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 (Linking)&lt;/isbn&gt;&lt;accession-num&gt;837366&lt;/accession-num&gt;&lt;urls&gt;&lt;related-urls&gt;&lt;url&gt;https://www.ncbi.nlm.nih.gov/pubmed/837366&lt;/url&gt;&lt;/related-urls&gt;&lt;/urls&gt;&lt;/record&gt;&lt;/Cite&gt;&lt;/EndNote&gt;</w:instrText>
      </w:r>
      <w:r w:rsidRPr="009D74AF">
        <w:rPr>
          <w:rFonts w:ascii="Cambria" w:hAnsi="Cambria"/>
          <w:sz w:val="22"/>
          <w:szCs w:val="22"/>
        </w:rPr>
        <w:fldChar w:fldCharType="separate"/>
      </w:r>
      <w:r w:rsidR="00E039A1">
        <w:rPr>
          <w:rFonts w:ascii="Cambria" w:hAnsi="Cambria"/>
          <w:noProof/>
          <w:sz w:val="22"/>
          <w:szCs w:val="22"/>
        </w:rPr>
        <w:t>(1)</w:t>
      </w:r>
      <w:r w:rsidRPr="009D74AF">
        <w:rPr>
          <w:rFonts w:ascii="Cambria" w:hAnsi="Cambria"/>
          <w:sz w:val="22"/>
          <w:szCs w:val="22"/>
        </w:rPr>
        <w:fldChar w:fldCharType="end"/>
      </w:r>
      <w:r w:rsidR="009A0133">
        <w:rPr>
          <w:rFonts w:ascii="Cambria" w:hAnsi="Cambria"/>
          <w:sz w:val="22"/>
          <w:szCs w:val="22"/>
        </w:rPr>
        <w:t xml:space="preserve">, </w:t>
      </w:r>
      <w:r w:rsidRPr="009D74AF">
        <w:rPr>
          <w:rFonts w:ascii="Cambria" w:hAnsi="Cambria"/>
          <w:sz w:val="22"/>
          <w:szCs w:val="22"/>
        </w:rPr>
        <w:t>represent</w:t>
      </w:r>
      <w:r w:rsidR="009A0133">
        <w:rPr>
          <w:rFonts w:ascii="Cambria" w:hAnsi="Cambria"/>
          <w:sz w:val="22"/>
          <w:szCs w:val="22"/>
        </w:rPr>
        <w:t>ing</w:t>
      </w:r>
      <w:r w:rsidRPr="009D74AF">
        <w:rPr>
          <w:rFonts w:ascii="Cambria" w:hAnsi="Cambria"/>
          <w:sz w:val="22"/>
          <w:szCs w:val="22"/>
        </w:rPr>
        <w:t xml:space="preserve"> a potential non-invasive source of tumoral DNA </w:t>
      </w:r>
      <w:r w:rsidR="006B0CC1">
        <w:rPr>
          <w:rFonts w:ascii="Cambria" w:hAnsi="Cambria"/>
          <w:sz w:val="22"/>
          <w:szCs w:val="22"/>
        </w:rPr>
        <w:t xml:space="preserve">to genotype the cancer, </w:t>
      </w:r>
      <w:r w:rsidR="009A0133">
        <w:rPr>
          <w:rFonts w:ascii="Cambria" w:hAnsi="Cambria"/>
          <w:sz w:val="22"/>
          <w:szCs w:val="22"/>
        </w:rPr>
        <w:t xml:space="preserve">select </w:t>
      </w:r>
      <w:r w:rsidRPr="009D74AF">
        <w:rPr>
          <w:rFonts w:ascii="Cambria" w:hAnsi="Cambria"/>
          <w:sz w:val="22"/>
          <w:szCs w:val="22"/>
        </w:rPr>
        <w:t xml:space="preserve">treatment </w:t>
      </w:r>
      <w:r w:rsidR="009A0133">
        <w:rPr>
          <w:rFonts w:ascii="Cambria" w:hAnsi="Cambria"/>
          <w:sz w:val="22"/>
          <w:szCs w:val="22"/>
        </w:rPr>
        <w:t xml:space="preserve">options </w:t>
      </w:r>
      <w:r w:rsidRPr="009D74AF">
        <w:rPr>
          <w:rFonts w:ascii="Cambria" w:hAnsi="Cambria"/>
          <w:sz w:val="22"/>
          <w:szCs w:val="22"/>
        </w:rPr>
        <w:t>and in monitor</w:t>
      </w:r>
      <w:r w:rsidR="006B0CC1">
        <w:rPr>
          <w:rFonts w:ascii="Cambria" w:hAnsi="Cambria"/>
          <w:sz w:val="22"/>
          <w:szCs w:val="22"/>
        </w:rPr>
        <w:t xml:space="preserve"> response to treatment</w:t>
      </w:r>
      <w:r w:rsidRPr="009D74AF">
        <w:rPr>
          <w:rFonts w:ascii="Cambria" w:hAnsi="Cambria"/>
          <w:sz w:val="22"/>
          <w:szCs w:val="22"/>
        </w:rPr>
        <w:t>.</w:t>
      </w:r>
      <w:r w:rsidR="009A0133">
        <w:rPr>
          <w:rFonts w:ascii="Cambria" w:hAnsi="Cambria"/>
          <w:sz w:val="22"/>
          <w:szCs w:val="22"/>
        </w:rPr>
        <w:t xml:space="preserve"> The level of ctDNA is often at a low level in plasma, requiring highly sensitive and accurate assays for ctDNA analysis, some of which have already achieved regulatory approval in the US and Europ</w:t>
      </w:r>
      <w:r w:rsidR="009F44A6">
        <w:rPr>
          <w:rFonts w:ascii="Cambria" w:hAnsi="Cambria"/>
          <w:sz w:val="22"/>
          <w:szCs w:val="22"/>
        </w:rPr>
        <w:t>e.</w:t>
      </w:r>
    </w:p>
    <w:p w:rsidR="009D74AF" w:rsidRDefault="009D74AF" w:rsidP="009D74AF">
      <w:pPr>
        <w:widowControl w:val="0"/>
        <w:autoSpaceDE w:val="0"/>
        <w:autoSpaceDN w:val="0"/>
        <w:adjustRightInd w:val="0"/>
        <w:spacing w:line="360" w:lineRule="auto"/>
        <w:jc w:val="both"/>
        <w:rPr>
          <w:rFonts w:ascii="Cambria" w:hAnsi="Cambria"/>
          <w:sz w:val="22"/>
          <w:szCs w:val="22"/>
        </w:rPr>
      </w:pPr>
    </w:p>
    <w:p w:rsidR="009D74AF" w:rsidRDefault="00A42B68"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The most exciting potenti</w:t>
      </w:r>
      <w:r w:rsidR="00DF7B30">
        <w:rPr>
          <w:rFonts w:ascii="Cambria" w:hAnsi="Cambria"/>
          <w:sz w:val="22"/>
          <w:szCs w:val="22"/>
        </w:rPr>
        <w:t xml:space="preserve">al applications of ctDNA analysis </w:t>
      </w:r>
      <w:r>
        <w:rPr>
          <w:rFonts w:ascii="Cambria" w:hAnsi="Cambria"/>
          <w:sz w:val="22"/>
          <w:szCs w:val="22"/>
        </w:rPr>
        <w:t xml:space="preserve">are in early stage cancer, detecting residual disease to predict who is at risk of relapse, </w:t>
      </w:r>
      <w:r w:rsidR="00DF7B30">
        <w:rPr>
          <w:rFonts w:ascii="Cambria" w:hAnsi="Cambria"/>
          <w:sz w:val="22"/>
          <w:szCs w:val="22"/>
        </w:rPr>
        <w:t xml:space="preserve">and </w:t>
      </w:r>
      <w:r>
        <w:rPr>
          <w:rFonts w:ascii="Cambria" w:hAnsi="Cambria"/>
          <w:sz w:val="22"/>
          <w:szCs w:val="22"/>
        </w:rPr>
        <w:t xml:space="preserve">using ctDNA assays to screen for cancer in unaffected people. </w:t>
      </w:r>
      <w:r w:rsidR="00B76EB9">
        <w:rPr>
          <w:rFonts w:ascii="Cambria" w:hAnsi="Cambria"/>
          <w:sz w:val="22"/>
          <w:szCs w:val="22"/>
        </w:rPr>
        <w:t xml:space="preserve">In </w:t>
      </w:r>
      <w:r w:rsidR="00B76EB9" w:rsidRPr="009D74AF">
        <w:rPr>
          <w:rFonts w:ascii="Cambria" w:hAnsi="Cambria"/>
          <w:sz w:val="22"/>
          <w:szCs w:val="22"/>
        </w:rPr>
        <w:t xml:space="preserve">early stages of cancer the </w:t>
      </w:r>
      <w:r w:rsidR="00B76EB9">
        <w:rPr>
          <w:rFonts w:ascii="Cambria" w:hAnsi="Cambria"/>
          <w:sz w:val="22"/>
          <w:szCs w:val="22"/>
        </w:rPr>
        <w:t>level of</w:t>
      </w:r>
      <w:r w:rsidR="00B76EB9" w:rsidRPr="009D74AF">
        <w:rPr>
          <w:rFonts w:ascii="Cambria" w:hAnsi="Cambria"/>
          <w:sz w:val="22"/>
          <w:szCs w:val="22"/>
        </w:rPr>
        <w:t xml:space="preserve"> </w:t>
      </w:r>
      <w:r w:rsidR="00B76EB9">
        <w:rPr>
          <w:rFonts w:ascii="Cambria" w:hAnsi="Cambria"/>
          <w:sz w:val="22"/>
          <w:szCs w:val="22"/>
        </w:rPr>
        <w:t>ct</w:t>
      </w:r>
      <w:r w:rsidR="00B76EB9" w:rsidRPr="009D74AF">
        <w:rPr>
          <w:rFonts w:ascii="Cambria" w:hAnsi="Cambria"/>
          <w:sz w:val="22"/>
          <w:szCs w:val="22"/>
        </w:rPr>
        <w:t xml:space="preserve">DNA in circulation is very low mainly due to </w:t>
      </w:r>
      <w:r w:rsidR="00B76EB9">
        <w:rPr>
          <w:rFonts w:ascii="Cambria" w:hAnsi="Cambria"/>
          <w:sz w:val="22"/>
          <w:szCs w:val="22"/>
        </w:rPr>
        <w:t>low tumour bulk, and t</w:t>
      </w:r>
      <w:r>
        <w:rPr>
          <w:rFonts w:ascii="Cambria" w:hAnsi="Cambria"/>
          <w:sz w:val="22"/>
          <w:szCs w:val="22"/>
        </w:rPr>
        <w:t xml:space="preserve">he potential uses of ctDNA in these early cancer settings </w:t>
      </w:r>
      <w:r w:rsidR="000B3BB3">
        <w:rPr>
          <w:rFonts w:ascii="Cambria" w:hAnsi="Cambria"/>
          <w:sz w:val="22"/>
          <w:szCs w:val="22"/>
        </w:rPr>
        <w:t>has</w:t>
      </w:r>
      <w:r w:rsidR="00DF7B30">
        <w:rPr>
          <w:rFonts w:ascii="Cambria" w:hAnsi="Cambria"/>
          <w:sz w:val="22"/>
          <w:szCs w:val="22"/>
        </w:rPr>
        <w:t xml:space="preserve"> been facili</w:t>
      </w:r>
      <w:r w:rsidR="009E0500">
        <w:rPr>
          <w:rFonts w:ascii="Cambria" w:hAnsi="Cambria"/>
          <w:sz w:val="22"/>
          <w:szCs w:val="22"/>
        </w:rPr>
        <w:t>ta</w:t>
      </w:r>
      <w:r w:rsidR="00DF7B30">
        <w:rPr>
          <w:rFonts w:ascii="Cambria" w:hAnsi="Cambria"/>
          <w:sz w:val="22"/>
          <w:szCs w:val="22"/>
        </w:rPr>
        <w:t xml:space="preserve">ted by </w:t>
      </w:r>
      <w:r w:rsidR="000B3BB3">
        <w:rPr>
          <w:rFonts w:ascii="Cambria" w:hAnsi="Cambria"/>
          <w:sz w:val="22"/>
          <w:szCs w:val="22"/>
        </w:rPr>
        <w:t xml:space="preserve">rapid </w:t>
      </w:r>
      <w:r>
        <w:rPr>
          <w:rFonts w:ascii="Cambria" w:hAnsi="Cambria"/>
          <w:sz w:val="22"/>
          <w:szCs w:val="22"/>
        </w:rPr>
        <w:t xml:space="preserve">development of </w:t>
      </w:r>
      <w:r w:rsidR="000B3BB3">
        <w:rPr>
          <w:rFonts w:ascii="Cambria" w:hAnsi="Cambria"/>
          <w:sz w:val="22"/>
          <w:szCs w:val="22"/>
        </w:rPr>
        <w:t xml:space="preserve">ctDNA </w:t>
      </w:r>
      <w:r w:rsidR="00DF7B30">
        <w:rPr>
          <w:rFonts w:ascii="Cambria" w:hAnsi="Cambria"/>
          <w:sz w:val="22"/>
          <w:szCs w:val="22"/>
        </w:rPr>
        <w:t xml:space="preserve">analysis techniques that allow </w:t>
      </w:r>
      <w:r w:rsidR="000B3BB3">
        <w:rPr>
          <w:rFonts w:ascii="Cambria" w:hAnsi="Cambria"/>
          <w:sz w:val="22"/>
          <w:szCs w:val="22"/>
        </w:rPr>
        <w:t>detect</w:t>
      </w:r>
      <w:r w:rsidR="00DF7B30">
        <w:rPr>
          <w:rFonts w:ascii="Cambria" w:hAnsi="Cambria"/>
          <w:sz w:val="22"/>
          <w:szCs w:val="22"/>
        </w:rPr>
        <w:t xml:space="preserve">ion of </w:t>
      </w:r>
      <w:r w:rsidR="000B3BB3">
        <w:rPr>
          <w:rFonts w:ascii="Cambria" w:hAnsi="Cambria"/>
          <w:sz w:val="22"/>
          <w:szCs w:val="22"/>
        </w:rPr>
        <w:t xml:space="preserve">very low levels of ctDNA with high specificity, </w:t>
      </w:r>
      <w:r w:rsidR="00DF7B30">
        <w:rPr>
          <w:rFonts w:ascii="Cambria" w:hAnsi="Cambria"/>
          <w:sz w:val="22"/>
          <w:szCs w:val="22"/>
        </w:rPr>
        <w:t xml:space="preserve">using </w:t>
      </w:r>
      <w:r w:rsidR="000B3BB3">
        <w:rPr>
          <w:rFonts w:ascii="Cambria" w:hAnsi="Cambria"/>
          <w:sz w:val="22"/>
          <w:szCs w:val="22"/>
        </w:rPr>
        <w:t xml:space="preserve">PCR based techniques </w:t>
      </w:r>
      <w:r w:rsidR="009D74AF" w:rsidRPr="009D74AF">
        <w:rPr>
          <w:rFonts w:ascii="Cambria" w:hAnsi="Cambria"/>
          <w:sz w:val="22"/>
          <w:szCs w:val="22"/>
        </w:rPr>
        <w:fldChar w:fldCharType="begin">
          <w:fldData xml:space="preserve">PEVuZE5vdGU+PENpdGU+PEF1dGhvcj5EaWF6PC9BdXRob3I+PFllYXI+MjAxNDwvWWVhcj48UmVj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=
</w:fldData>
        </w:fldChar>
      </w:r>
      <w:r w:rsidR="00BE54CF">
        <w:rPr>
          <w:rFonts w:ascii="Cambria" w:hAnsi="Cambria"/>
          <w:sz w:val="22"/>
          <w:szCs w:val="22"/>
        </w:rPr>
        <w:instrText xml:space="preserve"> ADDIN EN.CITE </w:instrText>
      </w:r>
      <w:r w:rsidR="00BE54CF">
        <w:rPr>
          <w:rFonts w:ascii="Cambria" w:hAnsi="Cambria"/>
          <w:sz w:val="22"/>
          <w:szCs w:val="22"/>
        </w:rPr>
        <w:fldChar w:fldCharType="begin">
          <w:fldData xml:space="preserve">PEVuZE5vdGU+PENpdGU+PEF1dGhvcj5EaWF6PC9BdXRob3I+PFllYXI+MjAxNDwvWWVhcj48UmVj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=
</w:fldData>
        </w:fldChar>
      </w:r>
      <w:r w:rsidR="00BE54CF">
        <w:rPr>
          <w:rFonts w:ascii="Cambria" w:hAnsi="Cambria"/>
          <w:sz w:val="22"/>
          <w:szCs w:val="22"/>
        </w:rPr>
        <w:instrText xml:space="preserve"> ADDIN EN.CITE.DATA </w:instrText>
      </w:r>
      <w:r w:rsidR="00BE54CF">
        <w:rPr>
          <w:rFonts w:ascii="Cambria" w:hAnsi="Cambria"/>
          <w:sz w:val="22"/>
          <w:szCs w:val="22"/>
        </w:rPr>
      </w:r>
      <w:r w:rsidR="00BE54CF">
        <w:rPr>
          <w:rFonts w:ascii="Cambria" w:hAnsi="Cambria"/>
          <w:sz w:val="22"/>
          <w:szCs w:val="22"/>
        </w:rPr>
        <w:fldChar w:fldCharType="end"/>
      </w:r>
      <w:r w:rsidR="009D74AF" w:rsidRPr="009D74AF">
        <w:rPr>
          <w:rFonts w:ascii="Cambria" w:hAnsi="Cambria"/>
          <w:sz w:val="22"/>
          <w:szCs w:val="22"/>
        </w:rPr>
        <w:fldChar w:fldCharType="separate"/>
      </w:r>
      <w:r w:rsidR="00E039A1">
        <w:rPr>
          <w:rFonts w:ascii="Cambria" w:hAnsi="Cambria"/>
          <w:noProof/>
          <w:sz w:val="22"/>
          <w:szCs w:val="22"/>
        </w:rPr>
        <w:t>(2,3)</w:t>
      </w:r>
      <w:r w:rsidR="009D74AF" w:rsidRPr="009D74AF">
        <w:rPr>
          <w:rFonts w:ascii="Cambria" w:hAnsi="Cambria"/>
          <w:sz w:val="22"/>
          <w:szCs w:val="22"/>
        </w:rPr>
        <w:fldChar w:fldCharType="end"/>
      </w:r>
      <w:r w:rsidR="009D74AF" w:rsidRPr="009D74AF">
        <w:rPr>
          <w:rFonts w:ascii="Cambria" w:hAnsi="Cambria"/>
          <w:sz w:val="22"/>
          <w:szCs w:val="22"/>
        </w:rPr>
        <w:t xml:space="preserve"> </w:t>
      </w:r>
      <w:r w:rsidR="000B3BB3">
        <w:rPr>
          <w:rFonts w:ascii="Cambria" w:hAnsi="Cambria"/>
          <w:sz w:val="22"/>
          <w:szCs w:val="22"/>
        </w:rPr>
        <w:t>and error corrected</w:t>
      </w:r>
      <w:r w:rsidR="009D74AF" w:rsidRPr="009D74AF">
        <w:rPr>
          <w:rFonts w:ascii="Cambria" w:hAnsi="Cambria"/>
          <w:sz w:val="22"/>
          <w:szCs w:val="22"/>
        </w:rPr>
        <w:t xml:space="preserve"> next generation sequencing techniques (NGS)</w:t>
      </w:r>
      <w:r w:rsidR="009C4AD6">
        <w:rPr>
          <w:rFonts w:ascii="Cambria" w:hAnsi="Cambria"/>
          <w:sz w:val="22"/>
          <w:szCs w:val="22"/>
        </w:rPr>
        <w:fldChar w:fldCharType="begin">
          <w:fldData xml:space="preserve">PEVuZE5vdGU+PENpdGU+PEF1dGhvcj5OZXdtYW48L0F1dGhvcj48WWVhcj4yMDE0PC9ZZWFyPjxS
ZWNOdW0+NzwvUmVjTnVtPjxEaXNwbGF5VGV4dD4oNCk8L0Rpc3BsYXlUZXh0PjxyZWNvcmQ+PHJl
Yy1udW1iZXI+NzwvcmVjLW51bWJlcj48Zm9yZWlnbi1rZXlzPjxrZXkgYXBwPSJFTiIgZGItaWQ9
InhwOXg5dHdlODB2d3RrZTJkZDY1dmQwcWQ1cnR6MmZ0cnh0ciIgdGltZXN0YW1wPSIxNTA3NTQw
OTg0Ij43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czovL3d3dy5uY2JpLm5sbS5uaWguZ292L3B1Ym1l
ZC8yNDcwNTMzMzwvdXJsPjwvcmVsYXRlZC11cmxzPjwvdXJscz48Y3VzdG9tMj5QTUM0MDE2MTM0
PC9jdXN0b20yPjxlbGVjdHJvbmljLXJlc291cmNlLW51bT4xMC4xMDM4L25tLjM1MTk8L2VsZWN0
cm9uaWMtcmVzb3VyY2UtbnVtPjwvcmVjb3JkPjwvQ2l0ZT48L0VuZE5vdGU+AG==
</w:fldData>
        </w:fldChar>
      </w:r>
      <w:r w:rsidR="009C4AD6">
        <w:rPr>
          <w:rFonts w:ascii="Cambria" w:hAnsi="Cambria"/>
          <w:sz w:val="22"/>
          <w:szCs w:val="22"/>
        </w:rPr>
        <w:instrText xml:space="preserve"> ADDIN EN.CITE </w:instrText>
      </w:r>
      <w:r w:rsidR="009C4AD6">
        <w:rPr>
          <w:rFonts w:ascii="Cambria" w:hAnsi="Cambria"/>
          <w:sz w:val="22"/>
          <w:szCs w:val="22"/>
        </w:rPr>
        <w:fldChar w:fldCharType="begin">
          <w:fldData xml:space="preserve">PEVuZE5vdGU+PENpdGU+PEF1dGhvcj5OZXdtYW48L0F1dGhvcj48WWVhcj4yMDE0PC9ZZWFyPjxS
ZWNOdW0+NzwvUmVjTnVtPjxEaXNwbGF5VGV4dD4oNCk8L0Rpc3BsYXlUZXh0PjxyZWNvcmQ+PHJl
Yy1udW1iZXI+NzwvcmVjLW51bWJlcj48Zm9yZWlnbi1rZXlzPjxrZXkgYXBwPSJFTiIgZGItaWQ9
InhwOXg5dHdlODB2d3RrZTJkZDY1dmQwcWQ1cnR6MmZ0cnh0ciIgdGltZXN0YW1wPSIxNTA3NTQw
OTg0Ij43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czovL3d3dy5uY2JpLm5sbS5uaWguZ292L3B1Ym1l
ZC8yNDcwNTMzMzwvdXJsPjwvcmVsYXRlZC11cmxzPjwvdXJscz48Y3VzdG9tMj5QTUM0MDE2MTM0
PC9jdXN0b20yPjxlbGVjdHJvbmljLXJlc291cmNlLW51bT4xMC4xMDM4L25tLjM1MTk8L2VsZWN0
cm9uaWMtcmVzb3VyY2UtbnVtPjwvcmVjb3JkPjwvQ2l0ZT48L0VuZE5vdGU+AG==
</w:fldData>
        </w:fldChar>
      </w:r>
      <w:r w:rsidR="009C4AD6">
        <w:rPr>
          <w:rFonts w:ascii="Cambria" w:hAnsi="Cambria"/>
          <w:sz w:val="22"/>
          <w:szCs w:val="22"/>
        </w:rPr>
        <w:instrText xml:space="preserve"> ADDIN EN.CITE.DATA </w:instrText>
      </w:r>
      <w:r w:rsidR="009C4AD6">
        <w:rPr>
          <w:rFonts w:ascii="Cambria" w:hAnsi="Cambria"/>
          <w:sz w:val="22"/>
          <w:szCs w:val="22"/>
        </w:rPr>
      </w:r>
      <w:r w:rsidR="009C4AD6">
        <w:rPr>
          <w:rFonts w:ascii="Cambria" w:hAnsi="Cambria"/>
          <w:sz w:val="22"/>
          <w:szCs w:val="22"/>
        </w:rPr>
        <w:fldChar w:fldCharType="end"/>
      </w:r>
      <w:r w:rsidR="009C4AD6">
        <w:rPr>
          <w:rFonts w:ascii="Cambria" w:hAnsi="Cambria"/>
          <w:sz w:val="22"/>
          <w:szCs w:val="22"/>
        </w:rPr>
        <w:fldChar w:fldCharType="separate"/>
      </w:r>
      <w:r w:rsidR="009C4AD6">
        <w:rPr>
          <w:rFonts w:ascii="Cambria" w:hAnsi="Cambria"/>
          <w:noProof/>
          <w:sz w:val="22"/>
          <w:szCs w:val="22"/>
        </w:rPr>
        <w:t>(4)</w:t>
      </w:r>
      <w:r w:rsidR="009C4AD6">
        <w:rPr>
          <w:rFonts w:ascii="Cambria" w:hAnsi="Cambria"/>
          <w:sz w:val="22"/>
          <w:szCs w:val="22"/>
        </w:rPr>
        <w:fldChar w:fldCharType="end"/>
      </w:r>
      <w:r w:rsidR="009D74AF" w:rsidRPr="009D74AF">
        <w:rPr>
          <w:rFonts w:ascii="Cambria" w:hAnsi="Cambria"/>
          <w:sz w:val="22"/>
          <w:szCs w:val="22"/>
        </w:rPr>
        <w:t xml:space="preserve"> .</w:t>
      </w:r>
      <w:r w:rsidR="000B3BB3">
        <w:rPr>
          <w:rFonts w:ascii="Cambria" w:hAnsi="Cambria"/>
          <w:sz w:val="22"/>
          <w:szCs w:val="22"/>
        </w:rPr>
        <w:t xml:space="preserve"> </w:t>
      </w:r>
    </w:p>
    <w:p w:rsidR="000B3BB3" w:rsidRPr="009D74AF" w:rsidRDefault="000B3BB3" w:rsidP="009D74AF">
      <w:pPr>
        <w:widowControl w:val="0"/>
        <w:autoSpaceDE w:val="0"/>
        <w:autoSpaceDN w:val="0"/>
        <w:adjustRightInd w:val="0"/>
        <w:spacing w:line="360" w:lineRule="auto"/>
        <w:jc w:val="both"/>
        <w:rPr>
          <w:rFonts w:ascii="Cambria" w:hAnsi="Cambria"/>
          <w:sz w:val="22"/>
          <w:szCs w:val="22"/>
        </w:rPr>
      </w:pPr>
    </w:p>
    <w:p w:rsidR="000B3BB3" w:rsidRDefault="000B3BB3"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Diehn and colleagues</w:t>
      </w:r>
      <w:r w:rsidR="00B524B8">
        <w:rPr>
          <w:rFonts w:ascii="Cambria" w:hAnsi="Cambria"/>
          <w:sz w:val="22"/>
          <w:szCs w:val="22"/>
        </w:rPr>
        <w:t xml:space="preserve"> </w:t>
      </w:r>
      <w:r w:rsidR="00B524B8">
        <w:rPr>
          <w:rFonts w:ascii="Cambria" w:hAnsi="Cambria"/>
          <w:sz w:val="22"/>
          <w:szCs w:val="22"/>
        </w:rPr>
        <w:fldChar w:fldCharType="begin">
          <w:fldData xml:space="preserve">PEVuZE5vdGU+PENpdGU+PEF1dGhvcj5DaGF1ZGh1cmk8L0F1dGhvcj48WWVhcj4yMDE3PC9ZZWFy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</w:fldData>
        </w:fldChar>
      </w:r>
      <w:r w:rsidR="00B524B8">
        <w:rPr>
          <w:rFonts w:ascii="Cambria" w:hAnsi="Cambria"/>
          <w:sz w:val="22"/>
          <w:szCs w:val="22"/>
        </w:rPr>
        <w:instrText xml:space="preserve"> ADDIN EN.CITE </w:instrText>
      </w:r>
      <w:r w:rsidR="00B524B8">
        <w:rPr>
          <w:rFonts w:ascii="Cambria" w:hAnsi="Cambria"/>
          <w:sz w:val="22"/>
          <w:szCs w:val="22"/>
        </w:rPr>
        <w:fldChar w:fldCharType="begin">
          <w:fldData xml:space="preserve">PEVuZE5vdGU+PENpdGU+PEF1dGhvcj5DaGF1ZGh1cmk8L0F1dGhvcj48WWVhcj4yMDE3PC9ZZWFy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</w:fldData>
        </w:fldChar>
      </w:r>
      <w:r w:rsidR="00B524B8">
        <w:rPr>
          <w:rFonts w:ascii="Cambria" w:hAnsi="Cambria"/>
          <w:sz w:val="22"/>
          <w:szCs w:val="22"/>
        </w:rPr>
        <w:instrText xml:space="preserve"> ADDIN EN.CITE.DATA </w:instrText>
      </w:r>
      <w:r w:rsidR="00B524B8">
        <w:rPr>
          <w:rFonts w:ascii="Cambria" w:hAnsi="Cambria"/>
          <w:sz w:val="22"/>
          <w:szCs w:val="22"/>
        </w:rPr>
      </w:r>
      <w:r w:rsidR="00B524B8">
        <w:rPr>
          <w:rFonts w:ascii="Cambria" w:hAnsi="Cambria"/>
          <w:sz w:val="22"/>
          <w:szCs w:val="22"/>
        </w:rPr>
        <w:fldChar w:fldCharType="end"/>
      </w:r>
      <w:r w:rsidR="00B524B8">
        <w:rPr>
          <w:rFonts w:ascii="Cambria" w:hAnsi="Cambria"/>
          <w:sz w:val="22"/>
          <w:szCs w:val="22"/>
        </w:rPr>
        <w:fldChar w:fldCharType="separate"/>
      </w:r>
      <w:r w:rsidR="00B524B8">
        <w:rPr>
          <w:rFonts w:ascii="Cambria" w:hAnsi="Cambria"/>
          <w:noProof/>
          <w:sz w:val="22"/>
          <w:szCs w:val="22"/>
        </w:rPr>
        <w:t>(5)</w:t>
      </w:r>
      <w:r w:rsidR="00B524B8">
        <w:rPr>
          <w:rFonts w:ascii="Cambria" w:hAnsi="Cambria"/>
          <w:sz w:val="22"/>
          <w:szCs w:val="22"/>
        </w:rPr>
        <w:fldChar w:fldCharType="end"/>
      </w:r>
      <w:r>
        <w:rPr>
          <w:rFonts w:ascii="Cambria" w:hAnsi="Cambria"/>
          <w:sz w:val="22"/>
          <w:szCs w:val="22"/>
        </w:rPr>
        <w:t xml:space="preserve"> demonst</w:t>
      </w:r>
      <w:r w:rsidR="00B76EB9">
        <w:rPr>
          <w:rFonts w:ascii="Cambria" w:hAnsi="Cambria"/>
          <w:sz w:val="22"/>
          <w:szCs w:val="22"/>
        </w:rPr>
        <w:t>r</w:t>
      </w:r>
      <w:r>
        <w:rPr>
          <w:rFonts w:ascii="Cambria" w:hAnsi="Cambria"/>
          <w:sz w:val="22"/>
          <w:szCs w:val="22"/>
        </w:rPr>
        <w:t xml:space="preserve">ate the potential of an </w:t>
      </w:r>
      <w:r w:rsidR="009D74AF" w:rsidRPr="009D74AF">
        <w:rPr>
          <w:rFonts w:ascii="Cambria" w:hAnsi="Cambria"/>
          <w:sz w:val="22"/>
          <w:szCs w:val="22"/>
        </w:rPr>
        <w:t>ultra</w:t>
      </w:r>
      <w:r>
        <w:rPr>
          <w:rFonts w:ascii="Cambria" w:hAnsi="Cambria"/>
          <w:sz w:val="22"/>
          <w:szCs w:val="22"/>
        </w:rPr>
        <w:t>-</w:t>
      </w:r>
      <w:r w:rsidR="009D74AF" w:rsidRPr="009D74AF">
        <w:rPr>
          <w:rFonts w:ascii="Cambria" w:hAnsi="Cambria"/>
          <w:sz w:val="22"/>
          <w:szCs w:val="22"/>
        </w:rPr>
        <w:t>sensitive</w:t>
      </w:r>
      <w:r>
        <w:rPr>
          <w:rFonts w:ascii="Cambria" w:hAnsi="Cambria"/>
          <w:sz w:val="22"/>
          <w:szCs w:val="22"/>
        </w:rPr>
        <w:t xml:space="preserve"> error corrected NGS method</w:t>
      </w:r>
      <w:r w:rsidR="006D558F">
        <w:rPr>
          <w:rFonts w:ascii="Cambria" w:hAnsi="Cambria"/>
          <w:sz w:val="22"/>
          <w:szCs w:val="22"/>
        </w:rPr>
        <w:t xml:space="preserve"> </w:t>
      </w:r>
      <w:r w:rsidR="006D558F" w:rsidRPr="009D74AF">
        <w:rPr>
          <w:rFonts w:ascii="Cambria" w:hAnsi="Cambria"/>
          <w:sz w:val="22"/>
          <w:szCs w:val="22"/>
        </w:rPr>
        <w:fldChar w:fldCharType="begin">
          <w:fldData xml:space="preserve">PEVuZE5vdGU+PENpdGU+PEF1dGhvcj5OZXdtYW48L0F1dGhvcj48WWVhcj4yMDE0PC9ZZWFyPjxS
ZWNOdW0+NzwvUmVjTnVtPjxEaXNwbGF5VGV4dD4oNCk8L0Rpc3BsYXlUZXh0PjxyZWNvcmQ+PHJl
Yy1udW1iZXI+NzwvcmVjLW51bWJlcj48Zm9yZWlnbi1rZXlzPjxrZXkgYXBwPSJFTiIgZGItaWQ9
InhwOXg5dHdlODB2d3RrZTJkZDY1dmQwcWQ1cnR6MmZ0cnh0ciIgdGltZXN0YW1wPSIxNTA3NTQw
OTg0Ij43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czovL3d3dy5uY2JpLm5sbS5uaWguZ292L3B1Ym1l
ZC8yNDcwNTMzMzwvdXJsPjwvcmVsYXRlZC11cmxzPjwvdXJscz48Y3VzdG9tMj5QTUM0MDE2MTM0
PC9jdXN0b20yPjxlbGVjdHJvbmljLXJlc291cmNlLW51bT4xMC4xMDM4L25tLjM1MTk8L2VsZWN0
cm9uaWMtcmVzb3VyY2UtbnVtPjwvcmVjb3JkPjwvQ2l0ZT48L0VuZE5vdGU+AG==
</w:fldData>
        </w:fldChar>
      </w:r>
      <w:r w:rsidR="009C4AD6">
        <w:rPr>
          <w:rFonts w:ascii="Cambria" w:hAnsi="Cambria"/>
          <w:sz w:val="22"/>
          <w:szCs w:val="22"/>
        </w:rPr>
        <w:instrText xml:space="preserve"> ADDIN EN.CITE </w:instrText>
      </w:r>
      <w:r w:rsidR="009C4AD6">
        <w:rPr>
          <w:rFonts w:ascii="Cambria" w:hAnsi="Cambria"/>
          <w:sz w:val="22"/>
          <w:szCs w:val="22"/>
        </w:rPr>
        <w:fldChar w:fldCharType="begin">
          <w:fldData xml:space="preserve">PEVuZE5vdGU+PENpdGU+PEF1dGhvcj5OZXdtYW48L0F1dGhvcj48WWVhcj4yMDE0PC9ZZWFyPjxS
ZWNOdW0+NzwvUmVjTnVtPjxEaXNwbGF5VGV4dD4oNCk8L0Rpc3BsYXlUZXh0PjxyZWNvcmQ+PHJl
Yy1udW1iZXI+NzwvcmVjLW51bWJlcj48Zm9yZWlnbi1rZXlzPjxrZXkgYXBwPSJFTiIgZGItaWQ9
InhwOXg5dHdlODB2d3RrZTJkZDY1dmQwcWQ1cnR6MmZ0cnh0ciIgdGltZXN0YW1wPSIxNTA3NTQw
OTg0Ij43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czovL3d3dy5uY2JpLm5sbS5uaWguZ292L3B1Ym1l
ZC8yNDcwNTMzMzwvdXJsPjwvcmVsYXRlZC11cmxzPjwvdXJscz48Y3VzdG9tMj5QTUM0MDE2MTM0
PC9jdXN0b20yPjxlbGVjdHJvbmljLXJlc291cmNlLW51bT4xMC4xMDM4L25tLjM1MTk8L2VsZWN0
cm9uaWMtcmVzb3VyY2UtbnVtPjwvcmVjb3JkPjwvQ2l0ZT48L0VuZE5vdGU+AG==
</w:fldData>
        </w:fldChar>
      </w:r>
      <w:r w:rsidR="009C4AD6">
        <w:rPr>
          <w:rFonts w:ascii="Cambria" w:hAnsi="Cambria"/>
          <w:sz w:val="22"/>
          <w:szCs w:val="22"/>
        </w:rPr>
        <w:instrText xml:space="preserve"> ADDIN EN.CITE.DATA </w:instrText>
      </w:r>
      <w:r w:rsidR="009C4AD6">
        <w:rPr>
          <w:rFonts w:ascii="Cambria" w:hAnsi="Cambria"/>
          <w:sz w:val="22"/>
          <w:szCs w:val="22"/>
        </w:rPr>
      </w:r>
      <w:r w:rsidR="009C4AD6">
        <w:rPr>
          <w:rFonts w:ascii="Cambria" w:hAnsi="Cambria"/>
          <w:sz w:val="22"/>
          <w:szCs w:val="22"/>
        </w:rPr>
        <w:fldChar w:fldCharType="end"/>
      </w:r>
      <w:r w:rsidR="006D558F" w:rsidRPr="009D74AF">
        <w:rPr>
          <w:rFonts w:ascii="Cambria" w:hAnsi="Cambria"/>
          <w:sz w:val="22"/>
          <w:szCs w:val="22"/>
        </w:rPr>
        <w:fldChar w:fldCharType="separate"/>
      </w:r>
      <w:r w:rsidR="009C4AD6">
        <w:rPr>
          <w:rFonts w:ascii="Cambria" w:hAnsi="Cambria"/>
          <w:noProof/>
          <w:sz w:val="22"/>
          <w:szCs w:val="22"/>
        </w:rPr>
        <w:t>(4)</w:t>
      </w:r>
      <w:r w:rsidR="006D558F" w:rsidRPr="009D74AF">
        <w:rPr>
          <w:rFonts w:ascii="Cambria" w:hAnsi="Cambria"/>
          <w:sz w:val="22"/>
          <w:szCs w:val="22"/>
        </w:rPr>
        <w:fldChar w:fldCharType="end"/>
      </w:r>
      <w:r>
        <w:rPr>
          <w:rFonts w:ascii="Cambria" w:hAnsi="Cambria"/>
          <w:sz w:val="22"/>
          <w:szCs w:val="22"/>
        </w:rPr>
        <w:t xml:space="preserve"> in predicting prognosis in patients who have completed potentially curative treatment for early stage lung cancer</w:t>
      </w:r>
      <w:r w:rsidR="00561DF4">
        <w:rPr>
          <w:rFonts w:ascii="Cambria" w:hAnsi="Cambria"/>
          <w:sz w:val="22"/>
          <w:szCs w:val="22"/>
        </w:rPr>
        <w:t xml:space="preserve"> </w:t>
      </w:r>
      <w:r>
        <w:rPr>
          <w:rFonts w:ascii="Cambria" w:hAnsi="Cambria"/>
          <w:sz w:val="22"/>
          <w:szCs w:val="22"/>
        </w:rPr>
        <w:t>with surgery or radical radiotherapy</w:t>
      </w:r>
      <w:r w:rsidR="00B451FC">
        <w:rPr>
          <w:rFonts w:ascii="Cambria" w:hAnsi="Cambria"/>
          <w:sz w:val="22"/>
          <w:szCs w:val="22"/>
        </w:rPr>
        <w:t xml:space="preserve">. </w:t>
      </w:r>
      <w:r>
        <w:rPr>
          <w:rFonts w:ascii="Cambria" w:hAnsi="Cambria"/>
          <w:sz w:val="22"/>
          <w:szCs w:val="22"/>
        </w:rPr>
        <w:t xml:space="preserve">They </w:t>
      </w:r>
      <w:r w:rsidR="00341290">
        <w:rPr>
          <w:rFonts w:ascii="Cambria" w:hAnsi="Cambria"/>
          <w:sz w:val="22"/>
          <w:szCs w:val="22"/>
        </w:rPr>
        <w:t>retrospectively</w:t>
      </w:r>
      <w:r>
        <w:rPr>
          <w:rFonts w:ascii="Cambria" w:hAnsi="Cambria"/>
          <w:sz w:val="22"/>
          <w:szCs w:val="22"/>
        </w:rPr>
        <w:t xml:space="preserve"> </w:t>
      </w:r>
      <w:r w:rsidR="00341290">
        <w:rPr>
          <w:rFonts w:ascii="Cambria" w:hAnsi="Cambria"/>
          <w:sz w:val="22"/>
          <w:szCs w:val="22"/>
        </w:rPr>
        <w:t>analysed</w:t>
      </w:r>
      <w:r w:rsidR="009D74AF" w:rsidRPr="009D74AF">
        <w:rPr>
          <w:rFonts w:ascii="Cambria" w:hAnsi="Cambria"/>
          <w:sz w:val="22"/>
          <w:szCs w:val="22"/>
        </w:rPr>
        <w:t xml:space="preserve"> blood samples from a cohort of 40 patients with localized non-small and small cell lung cancers, </w:t>
      </w:r>
      <w:r w:rsidR="00341290">
        <w:rPr>
          <w:rFonts w:ascii="Cambria" w:hAnsi="Cambria"/>
          <w:sz w:val="22"/>
          <w:szCs w:val="22"/>
        </w:rPr>
        <w:t>with p</w:t>
      </w:r>
      <w:r w:rsidR="009D74AF" w:rsidRPr="009D74AF">
        <w:rPr>
          <w:rFonts w:ascii="Cambria" w:hAnsi="Cambria"/>
          <w:sz w:val="22"/>
          <w:szCs w:val="22"/>
        </w:rPr>
        <w:t xml:space="preserve">lasma samples taken before treatment and every 2-6 months during </w:t>
      </w:r>
      <w:r w:rsidR="00341290">
        <w:rPr>
          <w:rFonts w:ascii="Cambria" w:hAnsi="Cambria"/>
          <w:sz w:val="22"/>
          <w:szCs w:val="22"/>
        </w:rPr>
        <w:t>follow-up</w:t>
      </w:r>
      <w:r w:rsidR="00B451FC">
        <w:rPr>
          <w:rFonts w:ascii="Cambria" w:hAnsi="Cambria"/>
          <w:sz w:val="22"/>
          <w:szCs w:val="22"/>
        </w:rPr>
        <w:t>(Fig. 1)</w:t>
      </w:r>
      <w:r w:rsidR="00341290">
        <w:rPr>
          <w:rFonts w:ascii="Cambria" w:hAnsi="Cambria"/>
          <w:sz w:val="22"/>
          <w:szCs w:val="22"/>
        </w:rPr>
        <w:t>.</w:t>
      </w:r>
      <w:r w:rsidR="00320506">
        <w:rPr>
          <w:rFonts w:ascii="Cambria" w:hAnsi="Cambria"/>
          <w:sz w:val="22"/>
          <w:szCs w:val="22"/>
        </w:rPr>
        <w:t xml:space="preserve"> Circulating tumour DNA was detectable in </w:t>
      </w:r>
      <w:r w:rsidR="000D1C4E">
        <w:rPr>
          <w:rFonts w:ascii="Cambria" w:hAnsi="Cambria"/>
          <w:sz w:val="22"/>
          <w:szCs w:val="22"/>
        </w:rPr>
        <w:t>93</w:t>
      </w:r>
      <w:r w:rsidR="00320506">
        <w:rPr>
          <w:rFonts w:ascii="Cambria" w:hAnsi="Cambria"/>
          <w:sz w:val="22"/>
          <w:szCs w:val="22"/>
        </w:rPr>
        <w:t>% (37/40) before any treatment</w:t>
      </w:r>
      <w:r w:rsidR="000D1C4E">
        <w:rPr>
          <w:rFonts w:ascii="Cambria" w:hAnsi="Cambria"/>
          <w:sz w:val="22"/>
          <w:szCs w:val="22"/>
        </w:rPr>
        <w:t>,</w:t>
      </w:r>
      <w:r w:rsidR="00B80382">
        <w:rPr>
          <w:rFonts w:ascii="Cambria" w:hAnsi="Cambria"/>
          <w:sz w:val="22"/>
          <w:szCs w:val="22"/>
        </w:rPr>
        <w:t xml:space="preserve"> and was detectable in 54% patients after treatment</w:t>
      </w:r>
      <w:r w:rsidR="000D1C4E">
        <w:rPr>
          <w:rFonts w:ascii="Cambria" w:hAnsi="Cambria"/>
          <w:sz w:val="22"/>
          <w:szCs w:val="22"/>
        </w:rPr>
        <w:t xml:space="preserve"> </w:t>
      </w:r>
      <w:r w:rsidR="00B80382">
        <w:rPr>
          <w:rFonts w:ascii="Cambria" w:hAnsi="Cambria"/>
          <w:sz w:val="22"/>
          <w:szCs w:val="22"/>
        </w:rPr>
        <w:t>all of whom went on to relapse. Detection of ctDNA post-operatively had a very high risk of future relapse (hazard ratio 43.4, 95% CI 5.7-341), with a median 5.2 month</w:t>
      </w:r>
      <w:r w:rsidR="00B80382" w:rsidRPr="009D74AF">
        <w:rPr>
          <w:rFonts w:ascii="Cambria" w:hAnsi="Cambria"/>
          <w:sz w:val="22"/>
          <w:szCs w:val="22"/>
        </w:rPr>
        <w:t xml:space="preserve"> lead time o</w:t>
      </w:r>
      <w:r w:rsidR="00B80382">
        <w:rPr>
          <w:rFonts w:ascii="Cambria" w:hAnsi="Cambria"/>
          <w:sz w:val="22"/>
          <w:szCs w:val="22"/>
        </w:rPr>
        <w:t>ver clinical progression.</w:t>
      </w:r>
    </w:p>
    <w:p w:rsidR="00320506" w:rsidRDefault="00320506" w:rsidP="009D74AF">
      <w:pPr>
        <w:widowControl w:val="0"/>
        <w:autoSpaceDE w:val="0"/>
        <w:autoSpaceDN w:val="0"/>
        <w:adjustRightInd w:val="0"/>
        <w:spacing w:line="360" w:lineRule="auto"/>
        <w:jc w:val="both"/>
        <w:rPr>
          <w:rFonts w:ascii="Cambria" w:hAnsi="Cambria"/>
          <w:sz w:val="22"/>
          <w:szCs w:val="22"/>
        </w:rPr>
      </w:pPr>
    </w:p>
    <w:p w:rsidR="00B80382" w:rsidRDefault="00B80382"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The manuscript of Diehn</w:t>
      </w:r>
      <w:r w:rsidR="00B524B8">
        <w:rPr>
          <w:rFonts w:ascii="Cambria" w:hAnsi="Cambria"/>
          <w:sz w:val="22"/>
          <w:szCs w:val="22"/>
        </w:rPr>
        <w:t xml:space="preserve"> </w:t>
      </w:r>
      <w:r>
        <w:rPr>
          <w:rFonts w:ascii="Cambria" w:hAnsi="Cambria"/>
          <w:sz w:val="22"/>
          <w:szCs w:val="22"/>
        </w:rPr>
        <w:t>and coll</w:t>
      </w:r>
      <w:r w:rsidR="000D1C4E">
        <w:rPr>
          <w:rFonts w:ascii="Cambria" w:hAnsi="Cambria"/>
          <w:sz w:val="22"/>
          <w:szCs w:val="22"/>
        </w:rPr>
        <w:t>eagues joins a number of recent reports illustrating</w:t>
      </w:r>
      <w:r w:rsidR="00880840">
        <w:rPr>
          <w:rFonts w:ascii="Cambria" w:hAnsi="Cambria"/>
          <w:sz w:val="22"/>
          <w:szCs w:val="22"/>
        </w:rPr>
        <w:t xml:space="preserve"> of the potential of ctDNA detection to predict relapse. Similar small proof-of-principle studies have shown that detection of ctDNA in the adjuvant setting predicts relapse </w:t>
      </w:r>
      <w:r w:rsidR="00777EE0">
        <w:rPr>
          <w:rFonts w:ascii="Cambria" w:hAnsi="Cambria"/>
          <w:sz w:val="22"/>
          <w:szCs w:val="22"/>
        </w:rPr>
        <w:t xml:space="preserve">with high positive predictive value </w:t>
      </w:r>
      <w:r w:rsidR="003A0496">
        <w:rPr>
          <w:rFonts w:ascii="Cambria" w:hAnsi="Cambria"/>
          <w:sz w:val="22"/>
          <w:szCs w:val="22"/>
        </w:rPr>
        <w:t>in patients with breast cancer</w:t>
      </w:r>
      <w:r w:rsidR="00BE54CF">
        <w:rPr>
          <w:rFonts w:ascii="Cambria" w:hAnsi="Cambria"/>
          <w:sz w:val="22"/>
          <w:szCs w:val="22"/>
        </w:rPr>
        <w:t xml:space="preserve"> </w:t>
      </w:r>
      <w:r w:rsidR="003A0496">
        <w:rPr>
          <w:rFonts w:ascii="Cambria" w:hAnsi="Cambria"/>
          <w:sz w:val="22"/>
          <w:szCs w:val="22"/>
        </w:rPr>
        <w:fldChar w:fldCharType="begin">
          <w:fldData xml:space="preserve">PEVuZE5vdGU+PENpdGU+PEF1dGhvcj5PbHNzb248L0F1dGhvcj48WWVhcj4yMDE1PC9ZZWFyPjxS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</w:fldData>
        </w:fldChar>
      </w:r>
      <w:r w:rsidR="00B524B8">
        <w:rPr>
          <w:rFonts w:ascii="Cambria" w:hAnsi="Cambria"/>
          <w:sz w:val="22"/>
          <w:szCs w:val="22"/>
        </w:rPr>
        <w:instrText xml:space="preserve"> ADDIN EN.CITE </w:instrText>
      </w:r>
      <w:r w:rsidR="00B524B8">
        <w:rPr>
          <w:rFonts w:ascii="Cambria" w:hAnsi="Cambria"/>
          <w:sz w:val="22"/>
          <w:szCs w:val="22"/>
        </w:rPr>
        <w:fldChar w:fldCharType="begin">
          <w:fldData xml:space="preserve">PEVuZE5vdGU+PENpdGU+PEF1dGhvcj5PbHNzb248L0F1dGhvcj48WWVhcj4yMDE1PC9ZZWFyPjxS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</w:fldData>
        </w:fldChar>
      </w:r>
      <w:r w:rsidR="00B524B8">
        <w:rPr>
          <w:rFonts w:ascii="Cambria" w:hAnsi="Cambria"/>
          <w:sz w:val="22"/>
          <w:szCs w:val="22"/>
        </w:rPr>
        <w:instrText xml:space="preserve"> ADDIN EN.CITE.DATA </w:instrText>
      </w:r>
      <w:r w:rsidR="00B524B8">
        <w:rPr>
          <w:rFonts w:ascii="Cambria" w:hAnsi="Cambria"/>
          <w:sz w:val="22"/>
          <w:szCs w:val="22"/>
        </w:rPr>
      </w:r>
      <w:r w:rsidR="00B524B8">
        <w:rPr>
          <w:rFonts w:ascii="Cambria" w:hAnsi="Cambria"/>
          <w:sz w:val="22"/>
          <w:szCs w:val="22"/>
        </w:rPr>
        <w:fldChar w:fldCharType="end"/>
      </w:r>
      <w:r w:rsidR="003A0496">
        <w:rPr>
          <w:rFonts w:ascii="Cambria" w:hAnsi="Cambria"/>
          <w:sz w:val="22"/>
          <w:szCs w:val="22"/>
        </w:rPr>
        <w:fldChar w:fldCharType="separate"/>
      </w:r>
      <w:r w:rsidR="00B524B8">
        <w:rPr>
          <w:rFonts w:ascii="Cambria" w:hAnsi="Cambria"/>
          <w:noProof/>
          <w:sz w:val="22"/>
          <w:szCs w:val="22"/>
        </w:rPr>
        <w:t>(6)</w:t>
      </w:r>
      <w:r w:rsidR="003A0496">
        <w:rPr>
          <w:rFonts w:ascii="Cambria" w:hAnsi="Cambria"/>
          <w:sz w:val="22"/>
          <w:szCs w:val="22"/>
        </w:rPr>
        <w:fldChar w:fldCharType="end"/>
      </w:r>
      <w:r w:rsidR="00777EE0">
        <w:rPr>
          <w:rFonts w:ascii="Cambria" w:hAnsi="Cambria"/>
          <w:sz w:val="22"/>
          <w:szCs w:val="22"/>
        </w:rPr>
        <w:t>, colon cancer</w:t>
      </w:r>
      <w:r w:rsidR="00FA1A19">
        <w:rPr>
          <w:rFonts w:ascii="Cambria" w:hAnsi="Cambria"/>
          <w:sz w:val="22"/>
          <w:szCs w:val="22"/>
        </w:rPr>
        <w:t xml:space="preserve"> </w:t>
      </w:r>
      <w:r w:rsidR="00FA1A19">
        <w:rPr>
          <w:rFonts w:ascii="Cambria" w:hAnsi="Cambria"/>
          <w:sz w:val="22"/>
          <w:szCs w:val="22"/>
        </w:rPr>
        <w:fldChar w:fldCharType="begin">
          <w:fldData xml:space="preserve">PEVuZE5vdGU+PENpdGU+PEF1dGhvcj5UaWU8L0F1dGhvcj48WWVhcj4yMDE2PC9ZZWFyPjxSZWNO
dW0+ODwvUmVjTnVtPjxEaXNwbGF5VGV4dD4oNyk8L0Rpc3BsYXlUZXh0PjxyZWNvcmQ+PHJlYy1u
dW1iZXI+ODwvcmVjLW51bWJlcj48Zm9yZWlnbi1rZXlzPjxrZXkgYXBwPSJFTiIgZGItaWQ9Inhw
OXg5dHdlODB2d3RrZTJkZDY1dmQwcWQ1cnR6MmZ0cnh0ciIgdGltZXN0YW1wPSIxNTA3NTQxMDU4
Ij44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kYXRlcz48eWVhcj4yMDE2PC95ZWFyPjxwdWItZGF0ZXM+
PGRhdGU+SnVsIDA2PC9kYXRlPjwvcHViLWRhdGVzPjwvZGF0ZXM+PGlzYm4+MTk0Ni02MjQyIChF
bGVjdHJvbmljKSYjeEQ7MTk0Ni02MjM0IChMaW5raW5nKTwvaXNibj48YWNjZXNzaW9uLW51bT4y
NzM4NDM0ODwvYWNjZXNzaW9uLW51bT48dXJscz48cmVsYXRlZC11cmxzPjx1cmw+aHR0cHM6Ly93
d3cubmNiaS5ubG0ubmloLmdvdi9wdWJtZWQvMjczODQzNDg8L3VybD48L3JlbGF0ZWQtdXJscz48
L3VybHM+PGN1c3RvbTI+UE1DNTM0NjE1OTwvY3VzdG9tMj48ZWxlY3Ryb25pYy1yZXNvdXJjZS1u
dW0+MTAuMTEyNi9zY2l0cmFuc2xtZWQuYWFmNjIxOTwvZWxlY3Ryb25pYy1yZXNvdXJjZS1udW0+
PC9yZWNvcmQ+PC9DaXRlPjwvRW5kTm90ZT4A
</w:fldData>
        </w:fldChar>
      </w:r>
      <w:r w:rsidR="00B524B8">
        <w:rPr>
          <w:rFonts w:ascii="Cambria" w:hAnsi="Cambria"/>
          <w:sz w:val="22"/>
          <w:szCs w:val="22"/>
        </w:rPr>
        <w:instrText xml:space="preserve"> ADDIN EN.CITE </w:instrText>
      </w:r>
      <w:r w:rsidR="00B524B8">
        <w:rPr>
          <w:rFonts w:ascii="Cambria" w:hAnsi="Cambria"/>
          <w:sz w:val="22"/>
          <w:szCs w:val="22"/>
        </w:rPr>
        <w:fldChar w:fldCharType="begin">
          <w:fldData xml:space="preserve">PEVuZE5vdGU+PENpdGU+PEF1dGhvcj5UaWU8L0F1dGhvcj48WWVhcj4yMDE2PC9ZZWFyPjxSZWNO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</w:fldData>
        </w:fldChar>
      </w:r>
      <w:r w:rsidR="00B524B8">
        <w:rPr>
          <w:rFonts w:ascii="Cambria" w:hAnsi="Cambria"/>
          <w:sz w:val="22"/>
          <w:szCs w:val="22"/>
        </w:rPr>
        <w:instrText xml:space="preserve"> ADDIN EN.CITE.DATA </w:instrText>
      </w:r>
      <w:r w:rsidR="00B524B8">
        <w:rPr>
          <w:rFonts w:ascii="Cambria" w:hAnsi="Cambria"/>
          <w:sz w:val="22"/>
          <w:szCs w:val="22"/>
        </w:rPr>
      </w:r>
      <w:r w:rsidR="00B524B8">
        <w:rPr>
          <w:rFonts w:ascii="Cambria" w:hAnsi="Cambria"/>
          <w:sz w:val="22"/>
          <w:szCs w:val="22"/>
        </w:rPr>
        <w:fldChar w:fldCharType="end"/>
      </w:r>
      <w:r w:rsidR="00FA1A19">
        <w:rPr>
          <w:rFonts w:ascii="Cambria" w:hAnsi="Cambria"/>
          <w:sz w:val="22"/>
          <w:szCs w:val="22"/>
        </w:rPr>
        <w:fldChar w:fldCharType="separate"/>
      </w:r>
      <w:r w:rsidR="00B524B8">
        <w:rPr>
          <w:rFonts w:ascii="Cambria" w:hAnsi="Cambria"/>
          <w:noProof/>
          <w:sz w:val="22"/>
          <w:szCs w:val="22"/>
        </w:rPr>
        <w:t>(7)</w:t>
      </w:r>
      <w:r w:rsidR="00FA1A19">
        <w:rPr>
          <w:rFonts w:ascii="Cambria" w:hAnsi="Cambria"/>
          <w:sz w:val="22"/>
          <w:szCs w:val="22"/>
        </w:rPr>
        <w:fldChar w:fldCharType="end"/>
      </w:r>
      <w:r w:rsidR="00FA1A19">
        <w:rPr>
          <w:rFonts w:ascii="Cambria" w:hAnsi="Cambria"/>
          <w:sz w:val="22"/>
          <w:szCs w:val="22"/>
        </w:rPr>
        <w:t xml:space="preserve"> </w:t>
      </w:r>
      <w:r w:rsidR="00777EE0">
        <w:rPr>
          <w:rFonts w:ascii="Cambria" w:hAnsi="Cambria"/>
          <w:sz w:val="22"/>
          <w:szCs w:val="22"/>
        </w:rPr>
        <w:t xml:space="preserve"> </w:t>
      </w:r>
      <w:r w:rsidR="00C92A53">
        <w:rPr>
          <w:rFonts w:ascii="Cambria" w:hAnsi="Cambria"/>
          <w:sz w:val="22"/>
          <w:szCs w:val="22"/>
        </w:rPr>
        <w:t xml:space="preserve">and lung cancer </w:t>
      </w:r>
      <w:r w:rsidR="00C92A53">
        <w:rPr>
          <w:rFonts w:ascii="Cambria" w:hAnsi="Cambria"/>
          <w:sz w:val="22"/>
          <w:szCs w:val="22"/>
        </w:rPr>
        <w:fldChar w:fldCharType="begin">
          <w:fldData xml:space="preserve">PEVuZE5vdGU+PENpdGU+PEF1dGhvcj5BYmJvc2g8L0F1dGhvcj48WWVhcj4yMDE3PC9ZZWFyPjxS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</w:fldData>
        </w:fldChar>
      </w:r>
      <w:r w:rsidR="00B524B8">
        <w:rPr>
          <w:rFonts w:ascii="Cambria" w:hAnsi="Cambria"/>
          <w:sz w:val="22"/>
          <w:szCs w:val="22"/>
        </w:rPr>
        <w:instrText xml:space="preserve"> ADDIN EN.CITE </w:instrText>
      </w:r>
      <w:r w:rsidR="00B524B8">
        <w:rPr>
          <w:rFonts w:ascii="Cambria" w:hAnsi="Cambria"/>
          <w:sz w:val="22"/>
          <w:szCs w:val="22"/>
        </w:rPr>
        <w:fldChar w:fldCharType="begin">
          <w:fldData xml:space="preserve">PEVuZE5vdGU+PENpdGU+PEF1dGhvcj5BYmJvc2g8L0F1dGhvcj48WWVhcj4yMDE3PC9ZZWFyPjxS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</w:fldData>
        </w:fldChar>
      </w:r>
      <w:r w:rsidR="00B524B8">
        <w:rPr>
          <w:rFonts w:ascii="Cambria" w:hAnsi="Cambria"/>
          <w:sz w:val="22"/>
          <w:szCs w:val="22"/>
        </w:rPr>
        <w:instrText xml:space="preserve"> ADDIN EN.CITE.DATA </w:instrText>
      </w:r>
      <w:r w:rsidR="00B524B8">
        <w:rPr>
          <w:rFonts w:ascii="Cambria" w:hAnsi="Cambria"/>
          <w:sz w:val="22"/>
          <w:szCs w:val="22"/>
        </w:rPr>
      </w:r>
      <w:r w:rsidR="00B524B8">
        <w:rPr>
          <w:rFonts w:ascii="Cambria" w:hAnsi="Cambria"/>
          <w:sz w:val="22"/>
          <w:szCs w:val="22"/>
        </w:rPr>
        <w:fldChar w:fldCharType="end"/>
      </w:r>
      <w:r w:rsidR="00C92A53">
        <w:rPr>
          <w:rFonts w:ascii="Cambria" w:hAnsi="Cambria"/>
          <w:sz w:val="22"/>
          <w:szCs w:val="22"/>
        </w:rPr>
        <w:fldChar w:fldCharType="separate"/>
      </w:r>
      <w:r w:rsidR="00B524B8">
        <w:rPr>
          <w:rFonts w:ascii="Cambria" w:hAnsi="Cambria"/>
          <w:noProof/>
          <w:sz w:val="22"/>
          <w:szCs w:val="22"/>
        </w:rPr>
        <w:t>(8)</w:t>
      </w:r>
      <w:r w:rsidR="00C92A53">
        <w:rPr>
          <w:rFonts w:ascii="Cambria" w:hAnsi="Cambria"/>
          <w:sz w:val="22"/>
          <w:szCs w:val="22"/>
        </w:rPr>
        <w:fldChar w:fldCharType="end"/>
      </w:r>
      <w:r w:rsidR="000F65D0">
        <w:rPr>
          <w:rFonts w:ascii="Cambria" w:hAnsi="Cambria"/>
          <w:sz w:val="22"/>
          <w:szCs w:val="22"/>
        </w:rPr>
        <w:t xml:space="preserve">.  </w:t>
      </w:r>
      <w:r w:rsidR="0059623C">
        <w:rPr>
          <w:rFonts w:ascii="Cambria" w:hAnsi="Cambria"/>
          <w:sz w:val="22"/>
          <w:szCs w:val="22"/>
        </w:rPr>
        <w:t>The ctDNA assay</w:t>
      </w:r>
      <w:r w:rsidR="000F65D0">
        <w:rPr>
          <w:rFonts w:ascii="Cambria" w:hAnsi="Cambria"/>
          <w:sz w:val="22"/>
          <w:szCs w:val="22"/>
        </w:rPr>
        <w:t xml:space="preserve"> used by </w:t>
      </w:r>
      <w:r w:rsidR="000F65D0">
        <w:rPr>
          <w:rFonts w:ascii="Cambria" w:hAnsi="Cambria"/>
          <w:sz w:val="22"/>
          <w:szCs w:val="22"/>
        </w:rPr>
        <w:lastRenderedPageBreak/>
        <w:t xml:space="preserve">Diehn and colleagues </w:t>
      </w:r>
      <w:r w:rsidR="0059623C">
        <w:rPr>
          <w:rFonts w:ascii="Cambria" w:hAnsi="Cambria"/>
          <w:sz w:val="22"/>
          <w:szCs w:val="22"/>
        </w:rPr>
        <w:t>reports a</w:t>
      </w:r>
      <w:r w:rsidR="000F65D0">
        <w:rPr>
          <w:rFonts w:ascii="Cambria" w:hAnsi="Cambria"/>
          <w:sz w:val="22"/>
          <w:szCs w:val="22"/>
        </w:rPr>
        <w:t xml:space="preserve"> higher sensitivity</w:t>
      </w:r>
      <w:r w:rsidR="0059623C">
        <w:rPr>
          <w:rFonts w:ascii="Cambria" w:hAnsi="Cambria"/>
          <w:sz w:val="22"/>
          <w:szCs w:val="22"/>
        </w:rPr>
        <w:t xml:space="preserve"> than prior studies, and i</w:t>
      </w:r>
      <w:r w:rsidR="000F65D0">
        <w:rPr>
          <w:rFonts w:ascii="Cambria" w:hAnsi="Cambria"/>
          <w:sz w:val="22"/>
          <w:szCs w:val="22"/>
        </w:rPr>
        <w:t xml:space="preserve">n part this </w:t>
      </w:r>
      <w:r w:rsidR="0059623C">
        <w:rPr>
          <w:rFonts w:ascii="Cambria" w:hAnsi="Cambria"/>
          <w:sz w:val="22"/>
          <w:szCs w:val="22"/>
        </w:rPr>
        <w:t>may reflect technical advances</w:t>
      </w:r>
      <w:r w:rsidR="000F65D0">
        <w:rPr>
          <w:rFonts w:ascii="Cambria" w:hAnsi="Cambria"/>
          <w:sz w:val="22"/>
          <w:szCs w:val="22"/>
        </w:rPr>
        <w:t xml:space="preserve">. </w:t>
      </w:r>
      <w:r w:rsidR="008226AA">
        <w:rPr>
          <w:rFonts w:ascii="Cambria" w:hAnsi="Cambria"/>
          <w:sz w:val="22"/>
          <w:szCs w:val="22"/>
        </w:rPr>
        <w:t>However, Diehn and colleagues did study a high-stage group of patients, with high-tumour bulk, and this does preclude cross-study comparisons. T</w:t>
      </w:r>
      <w:r w:rsidR="000F65D0">
        <w:rPr>
          <w:rFonts w:ascii="Cambria" w:hAnsi="Cambria"/>
          <w:sz w:val="22"/>
          <w:szCs w:val="22"/>
        </w:rPr>
        <w:t>he technique used by Diehn and colleagues</w:t>
      </w:r>
      <w:r w:rsidR="0059623C">
        <w:rPr>
          <w:rFonts w:ascii="Cambria" w:hAnsi="Cambria"/>
          <w:sz w:val="22"/>
          <w:szCs w:val="22"/>
        </w:rPr>
        <w:t xml:space="preserve"> offers robust error correction</w:t>
      </w:r>
      <w:r w:rsidR="000F65D0">
        <w:rPr>
          <w:rFonts w:ascii="Cambria" w:hAnsi="Cambria"/>
          <w:sz w:val="22"/>
          <w:szCs w:val="22"/>
        </w:rPr>
        <w:t xml:space="preserve"> using molecular barcoded duplex sequencing, </w:t>
      </w:r>
      <w:r w:rsidR="0059623C">
        <w:rPr>
          <w:rFonts w:ascii="Cambria" w:hAnsi="Cambria"/>
          <w:sz w:val="22"/>
          <w:szCs w:val="22"/>
        </w:rPr>
        <w:t xml:space="preserve">the current gold-standard for error corrected NGS, </w:t>
      </w:r>
      <w:r w:rsidR="000F65D0">
        <w:rPr>
          <w:rFonts w:ascii="Cambria" w:hAnsi="Cambria"/>
          <w:sz w:val="22"/>
          <w:szCs w:val="22"/>
        </w:rPr>
        <w:t>combined with a 188Kb panel designed to maximize the number of somatic mutation</w:t>
      </w:r>
      <w:r w:rsidR="008F108B">
        <w:rPr>
          <w:rFonts w:ascii="Cambria" w:hAnsi="Cambria"/>
          <w:sz w:val="22"/>
          <w:szCs w:val="22"/>
        </w:rPr>
        <w:t>s that can be tracked in plasma.</w:t>
      </w:r>
      <w:r w:rsidR="000F65D0">
        <w:rPr>
          <w:rFonts w:ascii="Cambria" w:hAnsi="Cambria"/>
          <w:sz w:val="22"/>
          <w:szCs w:val="22"/>
        </w:rPr>
        <w:t xml:space="preserve"> The greater the number of mutations tracked in plasma, the greater the chance through stochastic effects that the residual disease will be detectable. </w:t>
      </w:r>
      <w:r w:rsidR="003442BC">
        <w:rPr>
          <w:rFonts w:ascii="Cambria" w:hAnsi="Cambria"/>
          <w:sz w:val="22"/>
          <w:szCs w:val="22"/>
        </w:rPr>
        <w:t>Applying this approach to other cancers will be more challenging. Lung cancers have a particularly high mutational load</w:t>
      </w:r>
      <w:r w:rsidR="00691DB5">
        <w:rPr>
          <w:rFonts w:ascii="Cambria" w:hAnsi="Cambria"/>
          <w:sz w:val="22"/>
          <w:szCs w:val="22"/>
        </w:rPr>
        <w:t xml:space="preserve"> </w:t>
      </w:r>
      <w:r w:rsidR="00691DB5">
        <w:rPr>
          <w:rFonts w:ascii="Cambria" w:hAnsi="Cambria"/>
          <w:sz w:val="22"/>
          <w:szCs w:val="22"/>
        </w:rPr>
        <w:fldChar w:fldCharType="begin">
          <w:fldData xml:space="preserve">PEVuZE5vdGU+PENpdGU+PEF1dGhvcj5BbGV4YW5kcm92PC9BdXRob3I+PFllYXI+MjAxMzwvWWVh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==
</w:fldData>
        </w:fldChar>
      </w:r>
      <w:r w:rsidR="00B524B8">
        <w:rPr>
          <w:rFonts w:ascii="Cambria" w:hAnsi="Cambria"/>
          <w:sz w:val="22"/>
          <w:szCs w:val="22"/>
        </w:rPr>
        <w:instrText xml:space="preserve"> ADDIN EN.CITE </w:instrText>
      </w:r>
      <w:r w:rsidR="00B524B8">
        <w:rPr>
          <w:rFonts w:ascii="Cambria" w:hAnsi="Cambria"/>
          <w:sz w:val="22"/>
          <w:szCs w:val="22"/>
        </w:rPr>
        <w:fldChar w:fldCharType="begin">
          <w:fldData xml:space="preserve">PEVuZE5vdGU+PENpdGU+PEF1dGhvcj5BbGV4YW5kcm92PC9BdXRob3I+PFllYXI+MjAxMzwvWWVh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==
</w:fldData>
        </w:fldChar>
      </w:r>
      <w:r w:rsidR="00B524B8">
        <w:rPr>
          <w:rFonts w:ascii="Cambria" w:hAnsi="Cambria"/>
          <w:sz w:val="22"/>
          <w:szCs w:val="22"/>
        </w:rPr>
        <w:instrText xml:space="preserve"> ADDIN EN.CITE.DATA </w:instrText>
      </w:r>
      <w:r w:rsidR="00B524B8">
        <w:rPr>
          <w:rFonts w:ascii="Cambria" w:hAnsi="Cambria"/>
          <w:sz w:val="22"/>
          <w:szCs w:val="22"/>
        </w:rPr>
      </w:r>
      <w:r w:rsidR="00B524B8">
        <w:rPr>
          <w:rFonts w:ascii="Cambria" w:hAnsi="Cambria"/>
          <w:sz w:val="22"/>
          <w:szCs w:val="22"/>
        </w:rPr>
        <w:fldChar w:fldCharType="end"/>
      </w:r>
      <w:r w:rsidR="00691DB5">
        <w:rPr>
          <w:rFonts w:ascii="Cambria" w:hAnsi="Cambria"/>
          <w:sz w:val="22"/>
          <w:szCs w:val="22"/>
        </w:rPr>
        <w:fldChar w:fldCharType="separate"/>
      </w:r>
      <w:r w:rsidR="00B524B8">
        <w:rPr>
          <w:rFonts w:ascii="Cambria" w:hAnsi="Cambria"/>
          <w:noProof/>
          <w:sz w:val="22"/>
          <w:szCs w:val="22"/>
        </w:rPr>
        <w:t>(9)</w:t>
      </w:r>
      <w:r w:rsidR="00691DB5">
        <w:rPr>
          <w:rFonts w:ascii="Cambria" w:hAnsi="Cambria"/>
          <w:sz w:val="22"/>
          <w:szCs w:val="22"/>
        </w:rPr>
        <w:fldChar w:fldCharType="end"/>
      </w:r>
      <w:r w:rsidR="003442BC">
        <w:rPr>
          <w:rFonts w:ascii="Cambria" w:hAnsi="Cambria"/>
          <w:sz w:val="22"/>
          <w:szCs w:val="22"/>
        </w:rPr>
        <w:t>, and much larger panels would be required to identify similar numbers of mutations in other cancers.</w:t>
      </w:r>
    </w:p>
    <w:p w:rsidR="00B80382" w:rsidRDefault="00B80382" w:rsidP="009D74AF">
      <w:pPr>
        <w:widowControl w:val="0"/>
        <w:autoSpaceDE w:val="0"/>
        <w:autoSpaceDN w:val="0"/>
        <w:adjustRightInd w:val="0"/>
        <w:spacing w:line="360" w:lineRule="auto"/>
        <w:jc w:val="both"/>
        <w:rPr>
          <w:rFonts w:ascii="Cambria" w:hAnsi="Cambria"/>
          <w:sz w:val="22"/>
          <w:szCs w:val="22"/>
        </w:rPr>
      </w:pPr>
    </w:p>
    <w:p w:rsidR="00971B19" w:rsidRDefault="000F65D0"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 xml:space="preserve">There are a number of additional weaknesses. </w:t>
      </w:r>
      <w:r w:rsidR="00453AE5">
        <w:rPr>
          <w:rFonts w:ascii="Cambria" w:hAnsi="Cambria"/>
          <w:sz w:val="22"/>
          <w:szCs w:val="22"/>
        </w:rPr>
        <w:t xml:space="preserve">The study is small with </w:t>
      </w:r>
      <w:r>
        <w:rPr>
          <w:rFonts w:ascii="Cambria" w:hAnsi="Cambria"/>
          <w:sz w:val="22"/>
          <w:szCs w:val="22"/>
        </w:rPr>
        <w:t>very few low stage cancers</w:t>
      </w:r>
      <w:r w:rsidR="00691DB5">
        <w:rPr>
          <w:rFonts w:ascii="Cambria" w:hAnsi="Cambria"/>
          <w:sz w:val="22"/>
          <w:szCs w:val="22"/>
        </w:rPr>
        <w:t>.</w:t>
      </w:r>
      <w:r w:rsidR="00667718">
        <w:rPr>
          <w:rFonts w:ascii="Cambria" w:hAnsi="Cambria"/>
          <w:sz w:val="22"/>
          <w:szCs w:val="22"/>
        </w:rPr>
        <w:t xml:space="preserve"> O</w:t>
      </w:r>
      <w:r w:rsidR="00667718" w:rsidRPr="009D74AF">
        <w:rPr>
          <w:rFonts w:ascii="Cambria" w:hAnsi="Cambria"/>
          <w:sz w:val="22"/>
          <w:szCs w:val="22"/>
        </w:rPr>
        <w:t xml:space="preserve">nly 7 patients presenting </w:t>
      </w:r>
      <w:r w:rsidR="007620F0">
        <w:rPr>
          <w:rFonts w:ascii="Cambria" w:hAnsi="Cambria"/>
          <w:sz w:val="22"/>
          <w:szCs w:val="22"/>
        </w:rPr>
        <w:t>with stage I tumors we</w:t>
      </w:r>
      <w:r w:rsidR="00667718">
        <w:rPr>
          <w:rFonts w:ascii="Cambria" w:hAnsi="Cambria"/>
          <w:sz w:val="22"/>
          <w:szCs w:val="22"/>
        </w:rPr>
        <w:t>re included. T</w:t>
      </w:r>
      <w:r>
        <w:rPr>
          <w:rFonts w:ascii="Cambria" w:hAnsi="Cambria"/>
          <w:sz w:val="22"/>
          <w:szCs w:val="22"/>
        </w:rPr>
        <w:t xml:space="preserve">he ultimate clinical application of such a </w:t>
      </w:r>
      <w:r w:rsidR="00C54063">
        <w:rPr>
          <w:rFonts w:ascii="Cambria" w:hAnsi="Cambria"/>
          <w:sz w:val="22"/>
          <w:szCs w:val="22"/>
        </w:rPr>
        <w:t>ctDNA assay</w:t>
      </w:r>
      <w:r w:rsidR="0076600C">
        <w:rPr>
          <w:rFonts w:ascii="Cambria" w:hAnsi="Cambria"/>
          <w:sz w:val="22"/>
          <w:szCs w:val="22"/>
        </w:rPr>
        <w:t xml:space="preserve"> will be in </w:t>
      </w:r>
      <w:r>
        <w:rPr>
          <w:rFonts w:ascii="Cambria" w:hAnsi="Cambria"/>
          <w:sz w:val="22"/>
          <w:szCs w:val="22"/>
        </w:rPr>
        <w:t xml:space="preserve">stage </w:t>
      </w:r>
      <w:r w:rsidR="0076600C">
        <w:rPr>
          <w:rFonts w:ascii="Cambria" w:hAnsi="Cambria"/>
          <w:sz w:val="22"/>
          <w:szCs w:val="22"/>
        </w:rPr>
        <w:t xml:space="preserve">I-II </w:t>
      </w:r>
      <w:r>
        <w:rPr>
          <w:rFonts w:ascii="Cambria" w:hAnsi="Cambria"/>
          <w:sz w:val="22"/>
          <w:szCs w:val="22"/>
        </w:rPr>
        <w:t xml:space="preserve">cancers, to identify who </w:t>
      </w:r>
      <w:r w:rsidR="00B52F79">
        <w:rPr>
          <w:rFonts w:ascii="Cambria" w:hAnsi="Cambria"/>
          <w:sz w:val="22"/>
          <w:szCs w:val="22"/>
        </w:rPr>
        <w:t xml:space="preserve">is at risk of relapse and </w:t>
      </w:r>
      <w:r>
        <w:rPr>
          <w:rFonts w:ascii="Cambria" w:hAnsi="Cambria"/>
          <w:sz w:val="22"/>
          <w:szCs w:val="22"/>
        </w:rPr>
        <w:t>requires further intervention to prevent relapse</w:t>
      </w:r>
      <w:r w:rsidR="00667718">
        <w:rPr>
          <w:rFonts w:ascii="Cambria" w:hAnsi="Cambria"/>
          <w:sz w:val="22"/>
          <w:szCs w:val="22"/>
        </w:rPr>
        <w:t>, and much larger futu</w:t>
      </w:r>
      <w:r w:rsidR="00F976E2">
        <w:rPr>
          <w:rFonts w:ascii="Cambria" w:hAnsi="Cambria"/>
          <w:sz w:val="22"/>
          <w:szCs w:val="22"/>
        </w:rPr>
        <w:t>re prospective studies in patients with lower</w:t>
      </w:r>
      <w:r w:rsidR="00667718">
        <w:rPr>
          <w:rFonts w:ascii="Cambria" w:hAnsi="Cambria"/>
          <w:sz w:val="22"/>
          <w:szCs w:val="22"/>
        </w:rPr>
        <w:t xml:space="preserve"> stage </w:t>
      </w:r>
      <w:r w:rsidR="00F976E2">
        <w:rPr>
          <w:rFonts w:ascii="Cambria" w:hAnsi="Cambria"/>
          <w:sz w:val="22"/>
          <w:szCs w:val="22"/>
        </w:rPr>
        <w:t>cancers</w:t>
      </w:r>
      <w:r w:rsidR="00667718">
        <w:rPr>
          <w:rFonts w:ascii="Cambria" w:hAnsi="Cambria"/>
          <w:sz w:val="22"/>
          <w:szCs w:val="22"/>
        </w:rPr>
        <w:t xml:space="preserve"> are required to fully assess the clinical validity of this approach. Furthermore, in a number of patients the first sample was not taken until four months after completing treatment, </w:t>
      </w:r>
      <w:r w:rsidR="00122EF8">
        <w:rPr>
          <w:rFonts w:ascii="Cambria" w:hAnsi="Cambria"/>
          <w:sz w:val="22"/>
          <w:szCs w:val="22"/>
        </w:rPr>
        <w:t xml:space="preserve">during which time the tumour may have proliferated, </w:t>
      </w:r>
      <w:r w:rsidR="00667718">
        <w:rPr>
          <w:rFonts w:ascii="Cambria" w:hAnsi="Cambria"/>
          <w:sz w:val="22"/>
          <w:szCs w:val="22"/>
        </w:rPr>
        <w:t>an</w:t>
      </w:r>
      <w:r w:rsidR="00122EF8">
        <w:rPr>
          <w:rFonts w:ascii="Cambria" w:hAnsi="Cambria"/>
          <w:sz w:val="22"/>
          <w:szCs w:val="22"/>
        </w:rPr>
        <w:t>d it is uncertain whether this a</w:t>
      </w:r>
      <w:r w:rsidR="00667718">
        <w:rPr>
          <w:rFonts w:ascii="Cambria" w:hAnsi="Cambria"/>
          <w:sz w:val="22"/>
          <w:szCs w:val="22"/>
        </w:rPr>
        <w:t xml:space="preserve">ffects the </w:t>
      </w:r>
      <w:r w:rsidR="00122EF8">
        <w:rPr>
          <w:rFonts w:ascii="Cambria" w:hAnsi="Cambria"/>
          <w:sz w:val="22"/>
          <w:szCs w:val="22"/>
        </w:rPr>
        <w:t>sensitivity of the assay compared to samples taken at the end of treatment</w:t>
      </w:r>
      <w:r w:rsidR="00667718">
        <w:rPr>
          <w:rFonts w:ascii="Cambria" w:hAnsi="Cambria"/>
          <w:sz w:val="22"/>
          <w:szCs w:val="22"/>
        </w:rPr>
        <w:t xml:space="preserve">. The study includes few patients with small cell lung cancer, </w:t>
      </w:r>
      <w:r w:rsidR="009D74AF" w:rsidRPr="009D74AF">
        <w:rPr>
          <w:rFonts w:ascii="Cambria" w:hAnsi="Cambria"/>
          <w:sz w:val="22"/>
          <w:szCs w:val="22"/>
        </w:rPr>
        <w:t>only 3 patients</w:t>
      </w:r>
      <w:r w:rsidR="00B70CA9">
        <w:rPr>
          <w:rFonts w:ascii="Cambria" w:hAnsi="Cambria"/>
          <w:sz w:val="22"/>
          <w:szCs w:val="22"/>
        </w:rPr>
        <w:t>, precluding any conclusions about the role of the assay in small cell cancer.</w:t>
      </w:r>
      <w:r w:rsidR="00971B19">
        <w:rPr>
          <w:rFonts w:ascii="Cambria" w:hAnsi="Cambria"/>
          <w:sz w:val="22"/>
          <w:szCs w:val="22"/>
        </w:rPr>
        <w:t xml:space="preserve"> </w:t>
      </w:r>
    </w:p>
    <w:p w:rsidR="00971B19" w:rsidRDefault="00971B19" w:rsidP="009D74AF">
      <w:pPr>
        <w:widowControl w:val="0"/>
        <w:autoSpaceDE w:val="0"/>
        <w:autoSpaceDN w:val="0"/>
        <w:adjustRightInd w:val="0"/>
        <w:spacing w:line="360" w:lineRule="auto"/>
        <w:jc w:val="both"/>
        <w:rPr>
          <w:rFonts w:ascii="Cambria" w:hAnsi="Cambria"/>
          <w:sz w:val="22"/>
          <w:szCs w:val="22"/>
        </w:rPr>
      </w:pPr>
    </w:p>
    <w:p w:rsidR="009D74AF" w:rsidRDefault="00BA786E" w:rsidP="00BA786E">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C</w:t>
      </w:r>
      <w:r w:rsidR="006D558F">
        <w:rPr>
          <w:rFonts w:ascii="Cambria" w:hAnsi="Cambria"/>
          <w:sz w:val="22"/>
          <w:szCs w:val="22"/>
        </w:rPr>
        <w:t xml:space="preserve">urrent </w:t>
      </w:r>
      <w:r>
        <w:rPr>
          <w:rFonts w:ascii="Cambria" w:hAnsi="Cambria"/>
          <w:sz w:val="22"/>
          <w:szCs w:val="22"/>
        </w:rPr>
        <w:t xml:space="preserve">ctDNA assays </w:t>
      </w:r>
      <w:r w:rsidR="003442BC">
        <w:rPr>
          <w:rFonts w:ascii="Cambria" w:hAnsi="Cambria"/>
          <w:sz w:val="22"/>
          <w:szCs w:val="22"/>
        </w:rPr>
        <w:t>are likely</w:t>
      </w:r>
      <w:r w:rsidR="006D558F">
        <w:rPr>
          <w:rFonts w:ascii="Cambria" w:hAnsi="Cambria"/>
          <w:sz w:val="22"/>
          <w:szCs w:val="22"/>
        </w:rPr>
        <w:t xml:space="preserve"> limited by </w:t>
      </w:r>
      <w:r w:rsidR="00CE1D21">
        <w:rPr>
          <w:rFonts w:ascii="Cambria" w:hAnsi="Cambria"/>
          <w:sz w:val="22"/>
          <w:szCs w:val="22"/>
        </w:rPr>
        <w:t xml:space="preserve">the number of mutations tracked. </w:t>
      </w:r>
      <w:r w:rsidR="00873FBF">
        <w:rPr>
          <w:rFonts w:ascii="Cambria" w:hAnsi="Cambria"/>
          <w:sz w:val="22"/>
          <w:szCs w:val="22"/>
        </w:rPr>
        <w:t xml:space="preserve">Tracking </w:t>
      </w:r>
      <w:r w:rsidR="003442BC">
        <w:rPr>
          <w:rFonts w:ascii="Cambria" w:hAnsi="Cambria"/>
          <w:sz w:val="22"/>
          <w:szCs w:val="22"/>
        </w:rPr>
        <w:t>m</w:t>
      </w:r>
      <w:r w:rsidR="009D74AF" w:rsidRPr="009D74AF">
        <w:rPr>
          <w:rFonts w:ascii="Cambria" w:hAnsi="Cambria"/>
          <w:sz w:val="22"/>
          <w:szCs w:val="22"/>
        </w:rPr>
        <w:t xml:space="preserve">ultiple instead of single mutations </w:t>
      </w:r>
      <w:r w:rsidR="003442BC">
        <w:rPr>
          <w:rFonts w:ascii="Cambria" w:hAnsi="Cambria"/>
          <w:sz w:val="22"/>
          <w:szCs w:val="22"/>
        </w:rPr>
        <w:t xml:space="preserve">can </w:t>
      </w:r>
      <w:r w:rsidR="009D74AF" w:rsidRPr="009D74AF">
        <w:rPr>
          <w:rFonts w:ascii="Cambria" w:hAnsi="Cambria"/>
          <w:sz w:val="22"/>
          <w:szCs w:val="22"/>
        </w:rPr>
        <w:t>increase the detection rate of ctDNA</w:t>
      </w:r>
      <w:r w:rsidR="003442BC">
        <w:rPr>
          <w:rFonts w:ascii="Cambria" w:hAnsi="Cambria"/>
          <w:sz w:val="22"/>
          <w:szCs w:val="22"/>
        </w:rPr>
        <w:t>.</w:t>
      </w:r>
      <w:r w:rsidR="00873FBF">
        <w:rPr>
          <w:rFonts w:ascii="Cambria" w:hAnsi="Cambria"/>
          <w:sz w:val="22"/>
          <w:szCs w:val="22"/>
        </w:rPr>
        <w:t xml:space="preserve"> It is likely that the current generation </w:t>
      </w:r>
      <w:r w:rsidR="003442BC">
        <w:rPr>
          <w:rFonts w:ascii="Cambria" w:hAnsi="Cambria"/>
          <w:sz w:val="22"/>
          <w:szCs w:val="22"/>
        </w:rPr>
        <w:t>of assays could be further impro</w:t>
      </w:r>
      <w:r w:rsidR="00873FBF">
        <w:rPr>
          <w:rFonts w:ascii="Cambria" w:hAnsi="Cambria"/>
          <w:sz w:val="22"/>
          <w:szCs w:val="22"/>
        </w:rPr>
        <w:t xml:space="preserve">ved by further increasing the number of </w:t>
      </w:r>
      <w:r w:rsidR="009D74AF" w:rsidRPr="009D74AF">
        <w:rPr>
          <w:rFonts w:ascii="Cambria" w:hAnsi="Cambria"/>
          <w:sz w:val="22"/>
          <w:szCs w:val="22"/>
        </w:rPr>
        <w:t xml:space="preserve">somatic changes </w:t>
      </w:r>
      <w:r w:rsidR="00873FBF">
        <w:rPr>
          <w:rFonts w:ascii="Cambria" w:hAnsi="Cambria"/>
          <w:sz w:val="22"/>
          <w:szCs w:val="22"/>
        </w:rPr>
        <w:t>tracked, potentially including non-</w:t>
      </w:r>
      <w:r w:rsidR="009D74AF" w:rsidRPr="009D74AF">
        <w:rPr>
          <w:rFonts w:ascii="Cambria" w:hAnsi="Cambria"/>
          <w:sz w:val="22"/>
          <w:szCs w:val="22"/>
        </w:rPr>
        <w:t>coding variants</w:t>
      </w:r>
      <w:r w:rsidR="00873FBF">
        <w:rPr>
          <w:rFonts w:ascii="Cambria" w:hAnsi="Cambria"/>
          <w:sz w:val="22"/>
          <w:szCs w:val="22"/>
        </w:rPr>
        <w:t xml:space="preserve">. As sequencing costs reduce further, it could be conceivable that panels may track 100’s of variants from an individual patient, to develop very robust assays. </w:t>
      </w:r>
    </w:p>
    <w:p w:rsidR="00D414F7" w:rsidRDefault="00D414F7" w:rsidP="009D74AF">
      <w:pPr>
        <w:widowControl w:val="0"/>
        <w:autoSpaceDE w:val="0"/>
        <w:autoSpaceDN w:val="0"/>
        <w:adjustRightInd w:val="0"/>
        <w:spacing w:line="360" w:lineRule="auto"/>
        <w:jc w:val="both"/>
        <w:rPr>
          <w:rFonts w:ascii="Cambria" w:hAnsi="Cambria"/>
          <w:sz w:val="22"/>
          <w:szCs w:val="22"/>
        </w:rPr>
      </w:pPr>
    </w:p>
    <w:p w:rsidR="009D74AF" w:rsidRPr="009D74AF" w:rsidRDefault="00D414F7"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The potential of ctDNA detection of residual disease is clear. We may be able to identify who is at risk of relapse with high accuracy, and this information could be used to precisely deliver adjuvant therapy to those patients who need it</w:t>
      </w:r>
      <w:r w:rsidR="007A5CFE">
        <w:rPr>
          <w:rFonts w:ascii="Cambria" w:hAnsi="Cambria"/>
          <w:sz w:val="22"/>
          <w:szCs w:val="22"/>
        </w:rPr>
        <w:t xml:space="preserve">. However, we are far from </w:t>
      </w:r>
      <w:r w:rsidR="00C233BD">
        <w:rPr>
          <w:rFonts w:ascii="Cambria" w:hAnsi="Cambria"/>
          <w:sz w:val="22"/>
          <w:szCs w:val="22"/>
        </w:rPr>
        <w:t xml:space="preserve">routine </w:t>
      </w:r>
      <w:r w:rsidR="007A5CFE">
        <w:rPr>
          <w:rFonts w:ascii="Cambria" w:hAnsi="Cambria"/>
          <w:sz w:val="22"/>
          <w:szCs w:val="22"/>
        </w:rPr>
        <w:t xml:space="preserve">clinical application. There is no evidence that using ctDNA assays in this setting can improve outcome. We will need trials of </w:t>
      </w:r>
      <w:r w:rsidR="007A5CFE">
        <w:rPr>
          <w:rFonts w:ascii="Cambria" w:hAnsi="Cambria"/>
          <w:sz w:val="22"/>
          <w:szCs w:val="22"/>
        </w:rPr>
        <w:lastRenderedPageBreak/>
        <w:t>ctDNA guided adjuvant t</w:t>
      </w:r>
      <w:r w:rsidR="008F45AD">
        <w:rPr>
          <w:rFonts w:ascii="Cambria" w:hAnsi="Cambria"/>
          <w:sz w:val="22"/>
          <w:szCs w:val="22"/>
        </w:rPr>
        <w:t>herapy</w:t>
      </w:r>
      <w:r w:rsidR="007A5CFE">
        <w:rPr>
          <w:rFonts w:ascii="Cambria" w:hAnsi="Cambria"/>
          <w:sz w:val="22"/>
          <w:szCs w:val="22"/>
        </w:rPr>
        <w:t xml:space="preserve"> that demonstrate improved outcome. In lung cancer this could be trials of</w:t>
      </w:r>
      <w:r w:rsidR="009D74AF" w:rsidRPr="009D74AF">
        <w:rPr>
          <w:rFonts w:ascii="Cambria" w:hAnsi="Cambria"/>
          <w:sz w:val="22"/>
          <w:szCs w:val="22"/>
        </w:rPr>
        <w:t xml:space="preserve"> EGFR inhibitor </w:t>
      </w:r>
      <w:r w:rsidR="007A5CFE">
        <w:rPr>
          <w:rFonts w:ascii="Cambria" w:hAnsi="Cambria"/>
          <w:sz w:val="22"/>
          <w:szCs w:val="22"/>
        </w:rPr>
        <w:t>or</w:t>
      </w:r>
      <w:r w:rsidR="007A5CFE" w:rsidRPr="009D74AF">
        <w:rPr>
          <w:rFonts w:ascii="Cambria" w:hAnsi="Cambria"/>
          <w:sz w:val="22"/>
          <w:szCs w:val="22"/>
        </w:rPr>
        <w:t xml:space="preserve"> </w:t>
      </w:r>
      <w:r w:rsidR="009D74AF" w:rsidRPr="009D74AF">
        <w:rPr>
          <w:rFonts w:ascii="Cambria" w:hAnsi="Cambria"/>
          <w:sz w:val="22"/>
          <w:szCs w:val="22"/>
        </w:rPr>
        <w:t>immune checkpoint inhibitors</w:t>
      </w:r>
      <w:r w:rsidR="007A5CFE">
        <w:rPr>
          <w:rFonts w:ascii="Cambria" w:hAnsi="Cambria"/>
          <w:sz w:val="22"/>
          <w:szCs w:val="22"/>
        </w:rPr>
        <w:t>.</w:t>
      </w:r>
      <w:r w:rsidR="00DC5E4C" w:rsidRPr="00DC5E4C">
        <w:rPr>
          <w:rFonts w:ascii="Cambria" w:hAnsi="Cambria"/>
          <w:sz w:val="22"/>
          <w:szCs w:val="22"/>
        </w:rPr>
        <w:t xml:space="preserve"> </w:t>
      </w:r>
      <w:r w:rsidR="00DC5E4C">
        <w:rPr>
          <w:rFonts w:ascii="Cambria" w:hAnsi="Cambria"/>
          <w:sz w:val="22"/>
          <w:szCs w:val="22"/>
        </w:rPr>
        <w:t>Whether there can be possible false positive results, ctDNA assay predicting relapse in patients who don’t have residual disease, has not been establishe</w:t>
      </w:r>
      <w:r w:rsidR="001A18A6">
        <w:rPr>
          <w:rFonts w:ascii="Cambria" w:hAnsi="Cambria"/>
          <w:sz w:val="22"/>
          <w:szCs w:val="22"/>
        </w:rPr>
        <w:t xml:space="preserve">d robustly any studies as yet. </w:t>
      </w:r>
      <w:r w:rsidR="007A5CFE">
        <w:rPr>
          <w:rFonts w:ascii="Cambria" w:hAnsi="Cambria"/>
          <w:sz w:val="22"/>
          <w:szCs w:val="22"/>
        </w:rPr>
        <w:t xml:space="preserve"> Nevertheless, t</w:t>
      </w:r>
      <w:r w:rsidR="009D74AF" w:rsidRPr="009D74AF">
        <w:rPr>
          <w:rFonts w:ascii="Cambria" w:hAnsi="Cambria"/>
          <w:sz w:val="22"/>
          <w:szCs w:val="22"/>
        </w:rPr>
        <w:t xml:space="preserve">he work of Diehn et al. </w:t>
      </w:r>
      <w:r w:rsidR="007A5CFE">
        <w:rPr>
          <w:rFonts w:ascii="Cambria" w:hAnsi="Cambria"/>
          <w:sz w:val="22"/>
          <w:szCs w:val="22"/>
        </w:rPr>
        <w:t>demonstrates the potential of</w:t>
      </w:r>
      <w:r w:rsidR="009D74AF" w:rsidRPr="009D74AF">
        <w:rPr>
          <w:rFonts w:ascii="Cambria" w:hAnsi="Cambria"/>
          <w:sz w:val="22"/>
          <w:szCs w:val="22"/>
        </w:rPr>
        <w:t xml:space="preserve"> non-invasive </w:t>
      </w:r>
      <w:r w:rsidR="007A5CFE">
        <w:rPr>
          <w:rFonts w:ascii="Cambria" w:hAnsi="Cambria"/>
          <w:sz w:val="22"/>
          <w:szCs w:val="22"/>
        </w:rPr>
        <w:t>ctDNA assays to transform</w:t>
      </w:r>
      <w:r w:rsidR="009D74AF" w:rsidRPr="009D74AF">
        <w:rPr>
          <w:rFonts w:ascii="Cambria" w:hAnsi="Cambria"/>
          <w:sz w:val="22"/>
          <w:szCs w:val="22"/>
        </w:rPr>
        <w:t xml:space="preserve"> </w:t>
      </w:r>
      <w:r w:rsidR="007A5CFE">
        <w:rPr>
          <w:rFonts w:ascii="Cambria" w:hAnsi="Cambria"/>
          <w:sz w:val="22"/>
          <w:szCs w:val="22"/>
        </w:rPr>
        <w:t>how we monitor patients with</w:t>
      </w:r>
      <w:r w:rsidR="009D74AF" w:rsidRPr="009D74AF">
        <w:rPr>
          <w:rFonts w:ascii="Cambria" w:hAnsi="Cambria"/>
          <w:sz w:val="22"/>
          <w:szCs w:val="22"/>
        </w:rPr>
        <w:t xml:space="preserve"> early </w:t>
      </w:r>
      <w:r w:rsidR="007A5CFE">
        <w:rPr>
          <w:rFonts w:ascii="Cambria" w:hAnsi="Cambria"/>
          <w:sz w:val="22"/>
          <w:szCs w:val="22"/>
        </w:rPr>
        <w:t xml:space="preserve">stage </w:t>
      </w:r>
      <w:r w:rsidR="009D74AF" w:rsidRPr="009D74AF">
        <w:rPr>
          <w:rFonts w:ascii="Cambria" w:hAnsi="Cambria"/>
          <w:sz w:val="22"/>
          <w:szCs w:val="22"/>
        </w:rPr>
        <w:t xml:space="preserve">cancer patients </w:t>
      </w:r>
      <w:r w:rsidR="007A5CFE">
        <w:rPr>
          <w:rFonts w:ascii="Cambria" w:hAnsi="Cambria"/>
          <w:sz w:val="22"/>
          <w:szCs w:val="22"/>
        </w:rPr>
        <w:t>and the potential to tailor</w:t>
      </w:r>
      <w:r w:rsidR="009D74AF" w:rsidRPr="009D74AF">
        <w:rPr>
          <w:rFonts w:ascii="Cambria" w:hAnsi="Cambria"/>
          <w:sz w:val="22"/>
          <w:szCs w:val="22"/>
        </w:rPr>
        <w:t xml:space="preserve"> adjuvant therapies.</w:t>
      </w:r>
    </w:p>
    <w:p w:rsidR="009D74AF" w:rsidRPr="009D74AF" w:rsidRDefault="009D74AF" w:rsidP="009D74AF">
      <w:pPr>
        <w:widowControl w:val="0"/>
        <w:autoSpaceDE w:val="0"/>
        <w:autoSpaceDN w:val="0"/>
        <w:adjustRightInd w:val="0"/>
        <w:spacing w:line="360" w:lineRule="auto"/>
        <w:jc w:val="both"/>
        <w:rPr>
          <w:rFonts w:ascii="Cambria" w:hAnsi="Cambria"/>
          <w:sz w:val="22"/>
          <w:szCs w:val="22"/>
        </w:rPr>
      </w:pPr>
    </w:p>
    <w:p w:rsidR="00B524B8" w:rsidRPr="00B524B8" w:rsidRDefault="009D74AF" w:rsidP="00B524B8">
      <w:pPr>
        <w:pStyle w:val="EndNoteBibliography"/>
        <w:ind w:left="720" w:hanging="720"/>
      </w:pPr>
      <w:r w:rsidRPr="009D74AF">
        <w:rPr>
          <w:rFonts w:ascii="Cambria" w:hAnsi="Cambria"/>
          <w:sz w:val="22"/>
          <w:szCs w:val="22"/>
        </w:rPr>
        <w:fldChar w:fldCharType="begin"/>
      </w:r>
      <w:r w:rsidRPr="009D74AF">
        <w:rPr>
          <w:rFonts w:ascii="Cambria" w:hAnsi="Cambria"/>
          <w:sz w:val="22"/>
          <w:szCs w:val="22"/>
        </w:rPr>
        <w:instrText xml:space="preserve"> ADDIN EN.REFLIST </w:instrText>
      </w:r>
      <w:r w:rsidRPr="009D74AF">
        <w:rPr>
          <w:rFonts w:ascii="Cambria" w:hAnsi="Cambria"/>
          <w:sz w:val="22"/>
          <w:szCs w:val="22"/>
        </w:rPr>
        <w:fldChar w:fldCharType="separate"/>
      </w:r>
      <w:r w:rsidR="00B524B8" w:rsidRPr="00B524B8">
        <w:t>1.</w:t>
      </w:r>
      <w:r w:rsidR="00B524B8" w:rsidRPr="00B524B8">
        <w:tab/>
        <w:t xml:space="preserve">Leon SA, Shapiro B, Sklaroff DM, Yaros MJ. Free DNA in the serum of cancer patients and the effect of therapy. Cancer Res </w:t>
      </w:r>
      <w:r w:rsidR="00B524B8" w:rsidRPr="00B524B8">
        <w:rPr>
          <w:b/>
        </w:rPr>
        <w:t>1977</w:t>
      </w:r>
      <w:r w:rsidR="00B524B8" w:rsidRPr="00B524B8">
        <w:t>;37(3):646-50.</w:t>
      </w:r>
    </w:p>
    <w:p w:rsidR="00B524B8" w:rsidRPr="00B524B8" w:rsidRDefault="00B524B8" w:rsidP="00B524B8">
      <w:pPr>
        <w:pStyle w:val="EndNoteBibliography"/>
        <w:ind w:left="720" w:hanging="720"/>
      </w:pPr>
      <w:r w:rsidRPr="00B524B8">
        <w:t>2.</w:t>
      </w:r>
      <w:r w:rsidRPr="00B524B8">
        <w:tab/>
        <w:t xml:space="preserve">Diaz LA, Jr., Bardelli A. Liquid biopsies: genotyping circulating tumor DNA. J Clin Oncol </w:t>
      </w:r>
      <w:r w:rsidRPr="00B524B8">
        <w:rPr>
          <w:b/>
        </w:rPr>
        <w:t>2014</w:t>
      </w:r>
      <w:r w:rsidRPr="00B524B8">
        <w:t>;32(6):579-86 doi 10.1200/JCO.2012.45.2011.</w:t>
      </w:r>
    </w:p>
    <w:p w:rsidR="00B524B8" w:rsidRPr="00B524B8" w:rsidRDefault="00B524B8" w:rsidP="00B524B8">
      <w:pPr>
        <w:pStyle w:val="EndNoteBibliography"/>
        <w:ind w:left="720" w:hanging="720"/>
      </w:pPr>
      <w:r w:rsidRPr="00B524B8">
        <w:t>3.</w:t>
      </w:r>
      <w:r w:rsidRPr="00B524B8">
        <w:tab/>
        <w:t>Garcia-Murillas I, Schiavon G, Weigelt B, Ng C, Hrebien S, Cutts RJ</w:t>
      </w:r>
      <w:r w:rsidRPr="00B524B8">
        <w:rPr>
          <w:i/>
        </w:rPr>
        <w:t>, et al.</w:t>
      </w:r>
      <w:r w:rsidRPr="00B524B8">
        <w:t xml:space="preserve"> Mutation tracking in circulating tumor DNA predicts relapse in early breast cancer. Sci Transl Med </w:t>
      </w:r>
      <w:r w:rsidRPr="00B524B8">
        <w:rPr>
          <w:b/>
        </w:rPr>
        <w:t>2015</w:t>
      </w:r>
      <w:r w:rsidRPr="00B524B8">
        <w:t>;7(302):302ra133 doi 10.1126/scitranslmed.aab0021.</w:t>
      </w:r>
    </w:p>
    <w:p w:rsidR="00B524B8" w:rsidRPr="00B524B8" w:rsidRDefault="00B524B8" w:rsidP="00B524B8">
      <w:pPr>
        <w:pStyle w:val="EndNoteBibliography"/>
        <w:ind w:left="720" w:hanging="720"/>
      </w:pPr>
      <w:r w:rsidRPr="00B524B8">
        <w:t>4.</w:t>
      </w:r>
      <w:r w:rsidRPr="00B524B8">
        <w:tab/>
        <w:t>Newman AM, Bratman SV, To J, Wynne JF, Eclov NC, Modlin LA</w:t>
      </w:r>
      <w:r w:rsidRPr="00B524B8">
        <w:rPr>
          <w:i/>
        </w:rPr>
        <w:t>, et al.</w:t>
      </w:r>
      <w:r w:rsidRPr="00B524B8">
        <w:t xml:space="preserve"> An ultrasensitive method for quantitating circulating tumor DNA with broad patient coverage. Nat Med </w:t>
      </w:r>
      <w:r w:rsidRPr="00B524B8">
        <w:rPr>
          <w:b/>
        </w:rPr>
        <w:t>2014</w:t>
      </w:r>
      <w:r w:rsidRPr="00B524B8">
        <w:t>;20(5):548-54 doi 10.1038/nm.3519.</w:t>
      </w:r>
    </w:p>
    <w:p w:rsidR="00B524B8" w:rsidRPr="00B524B8" w:rsidRDefault="00B524B8" w:rsidP="00B524B8">
      <w:pPr>
        <w:pStyle w:val="EndNoteBibliography"/>
        <w:ind w:left="720" w:hanging="720"/>
      </w:pPr>
      <w:r w:rsidRPr="00B524B8">
        <w:t>5.</w:t>
      </w:r>
      <w:r w:rsidRPr="00B524B8">
        <w:tab/>
        <w:t>Chaudhuri AA, Chabon JJ, Lovejoy AF, Newman AM, Stehr H, Azad TD</w:t>
      </w:r>
      <w:r w:rsidRPr="00B524B8">
        <w:rPr>
          <w:i/>
        </w:rPr>
        <w:t>, et al.</w:t>
      </w:r>
      <w:r w:rsidRPr="00B524B8">
        <w:t xml:space="preserve"> Early detection of molecular residual disease in localized lung cancer by circulating tumor DNA profiling. Cancer Discov </w:t>
      </w:r>
      <w:r w:rsidRPr="00B524B8">
        <w:rPr>
          <w:b/>
        </w:rPr>
        <w:t>2017</w:t>
      </w:r>
      <w:r w:rsidRPr="00B524B8">
        <w:t xml:space="preserve"> doi 10.1158/2159-8290.CD-17-0716.</w:t>
      </w:r>
    </w:p>
    <w:p w:rsidR="00B524B8" w:rsidRPr="00B524B8" w:rsidRDefault="00B524B8" w:rsidP="00B524B8">
      <w:pPr>
        <w:pStyle w:val="EndNoteBibliography"/>
        <w:ind w:left="720" w:hanging="720"/>
      </w:pPr>
      <w:r w:rsidRPr="00B524B8">
        <w:t>6.</w:t>
      </w:r>
      <w:r w:rsidRPr="00B524B8">
        <w:tab/>
        <w:t>Olsson E, Winter C, George A, Chen Y, Howlin J, Tang MH</w:t>
      </w:r>
      <w:r w:rsidRPr="00B524B8">
        <w:rPr>
          <w:i/>
        </w:rPr>
        <w:t>, et al.</w:t>
      </w:r>
      <w:r w:rsidRPr="00B524B8">
        <w:t xml:space="preserve"> Serial monitoring of circulating tumor DNA in patients with primary breast cancer for detection of occult metastatic disease. EMBO Mol Med </w:t>
      </w:r>
      <w:r w:rsidRPr="00B524B8">
        <w:rPr>
          <w:b/>
        </w:rPr>
        <w:t>2015</w:t>
      </w:r>
      <w:r w:rsidRPr="00B524B8">
        <w:t>;7(8):1034-47 doi 10.15252/emmm.201404913.</w:t>
      </w:r>
    </w:p>
    <w:p w:rsidR="00B524B8" w:rsidRPr="00B524B8" w:rsidRDefault="00B524B8" w:rsidP="00B524B8">
      <w:pPr>
        <w:pStyle w:val="EndNoteBibliography"/>
        <w:ind w:left="720" w:hanging="720"/>
      </w:pPr>
      <w:r w:rsidRPr="00B524B8">
        <w:t>7.</w:t>
      </w:r>
      <w:r w:rsidRPr="00B524B8">
        <w:tab/>
        <w:t>Tie J, Wang Y, Tomasetti C, Li L, Springer S, Kinde I</w:t>
      </w:r>
      <w:r w:rsidRPr="00B524B8">
        <w:rPr>
          <w:i/>
        </w:rPr>
        <w:t>, et al.</w:t>
      </w:r>
      <w:r w:rsidRPr="00B524B8">
        <w:t xml:space="preserve"> Circulating tumor DNA analysis detects minimal residual disease and predicts recurrence in patients with stage II colon cancer. Sci Transl Med </w:t>
      </w:r>
      <w:r w:rsidRPr="00B524B8">
        <w:rPr>
          <w:b/>
        </w:rPr>
        <w:t>2016</w:t>
      </w:r>
      <w:r w:rsidRPr="00B524B8">
        <w:t>;8(346):346ra92 doi 10.1126/scitranslmed.aaf6219.</w:t>
      </w:r>
    </w:p>
    <w:p w:rsidR="00B524B8" w:rsidRPr="00B524B8" w:rsidRDefault="00B524B8" w:rsidP="00B524B8">
      <w:pPr>
        <w:pStyle w:val="EndNoteBibliography"/>
        <w:ind w:left="720" w:hanging="720"/>
      </w:pPr>
      <w:r w:rsidRPr="00B524B8">
        <w:t>8.</w:t>
      </w:r>
      <w:r w:rsidRPr="00B524B8">
        <w:tab/>
        <w:t>Abbosh C, Birkbak NJ, Wilson GA, Jamal-Hanjani M, Constantin T, Salari R</w:t>
      </w:r>
      <w:r w:rsidRPr="00B524B8">
        <w:rPr>
          <w:i/>
        </w:rPr>
        <w:t>, et al.</w:t>
      </w:r>
      <w:r w:rsidRPr="00B524B8">
        <w:t xml:space="preserve"> Phylogenetic ctDNA analysis depicts early-stage lung cancer evolution. Nature </w:t>
      </w:r>
      <w:r w:rsidRPr="00B524B8">
        <w:rPr>
          <w:b/>
        </w:rPr>
        <w:t>2017</w:t>
      </w:r>
      <w:r w:rsidRPr="00B524B8">
        <w:t>;545(7655):446-51 doi 10.1038/nature22364.</w:t>
      </w:r>
    </w:p>
    <w:p w:rsidR="00B524B8" w:rsidRPr="00B524B8" w:rsidRDefault="00B524B8" w:rsidP="00B524B8">
      <w:pPr>
        <w:pStyle w:val="EndNoteBibliography"/>
        <w:ind w:left="720" w:hanging="720"/>
      </w:pPr>
      <w:r w:rsidRPr="00B524B8">
        <w:t>9.</w:t>
      </w:r>
      <w:r w:rsidRPr="00B524B8">
        <w:tab/>
        <w:t>Alexandrov LB, Nik-Zainal S, Wedge DC, Aparicio SA, Behjati S, Biankin AV</w:t>
      </w:r>
      <w:r w:rsidRPr="00B524B8">
        <w:rPr>
          <w:i/>
        </w:rPr>
        <w:t>, et al.</w:t>
      </w:r>
      <w:r w:rsidRPr="00B524B8">
        <w:t xml:space="preserve"> Signatures of mutational processes in human cancer. Nature </w:t>
      </w:r>
      <w:r w:rsidRPr="00B524B8">
        <w:rPr>
          <w:b/>
        </w:rPr>
        <w:t>2013</w:t>
      </w:r>
      <w:r w:rsidRPr="00B524B8">
        <w:t>;500(7463):415-21 doi 10.1038/nature12477.</w:t>
      </w:r>
    </w:p>
    <w:p w:rsidR="009D74AF" w:rsidRPr="009D74AF" w:rsidRDefault="009D74AF" w:rsidP="009D74AF">
      <w:pPr>
        <w:widowControl w:val="0"/>
        <w:autoSpaceDE w:val="0"/>
        <w:autoSpaceDN w:val="0"/>
        <w:adjustRightInd w:val="0"/>
        <w:spacing w:line="360" w:lineRule="auto"/>
        <w:jc w:val="both"/>
        <w:rPr>
          <w:rFonts w:ascii="Cambria" w:hAnsi="Cambria"/>
          <w:sz w:val="22"/>
          <w:szCs w:val="22"/>
        </w:rPr>
      </w:pPr>
      <w:r w:rsidRPr="009D74AF">
        <w:rPr>
          <w:rFonts w:ascii="Cambria" w:hAnsi="Cambria"/>
          <w:sz w:val="22"/>
          <w:szCs w:val="22"/>
        </w:rPr>
        <w:fldChar w:fldCharType="end"/>
      </w:r>
    </w:p>
    <w:p w:rsidR="00B462FC" w:rsidRPr="009D74AF" w:rsidRDefault="00B462FC" w:rsidP="009D74AF">
      <w:pPr>
        <w:widowControl w:val="0"/>
        <w:autoSpaceDE w:val="0"/>
        <w:autoSpaceDN w:val="0"/>
        <w:adjustRightInd w:val="0"/>
        <w:spacing w:line="360" w:lineRule="auto"/>
        <w:jc w:val="both"/>
        <w:rPr>
          <w:rFonts w:ascii="Cambria" w:hAnsi="Cambria"/>
          <w:sz w:val="22"/>
          <w:szCs w:val="22"/>
        </w:rPr>
      </w:pPr>
    </w:p>
    <w:p w:rsidR="0055029E" w:rsidRDefault="0055029E"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C87793" w:rsidP="009D74AF">
      <w:pPr>
        <w:widowControl w:val="0"/>
        <w:autoSpaceDE w:val="0"/>
        <w:autoSpaceDN w:val="0"/>
        <w:adjustRightInd w:val="0"/>
        <w:spacing w:line="360" w:lineRule="auto"/>
        <w:jc w:val="both"/>
        <w:rPr>
          <w:rFonts w:ascii="Cambria" w:hAnsi="Cambria"/>
          <w:sz w:val="22"/>
          <w:szCs w:val="22"/>
        </w:rPr>
      </w:pPr>
    </w:p>
    <w:p w:rsidR="00C87793" w:rsidRDefault="009D5812" w:rsidP="009D74AF">
      <w:pPr>
        <w:widowControl w:val="0"/>
        <w:autoSpaceDE w:val="0"/>
        <w:autoSpaceDN w:val="0"/>
        <w:adjustRightInd w:val="0"/>
        <w:spacing w:line="360" w:lineRule="auto"/>
        <w:jc w:val="both"/>
        <w:rPr>
          <w:rFonts w:ascii="Cambria" w:hAnsi="Cambria"/>
          <w:sz w:val="22"/>
          <w:szCs w:val="22"/>
        </w:rPr>
      </w:pPr>
      <w:r>
        <w:rPr>
          <w:rFonts w:ascii="Cambria" w:hAnsi="Cambria"/>
          <w:sz w:val="22"/>
          <w:szCs w:val="22"/>
        </w:rPr>
        <w:t>FIGURE LEGENDS</w:t>
      </w:r>
    </w:p>
    <w:p w:rsidR="0087275D" w:rsidRPr="00295A39" w:rsidRDefault="0087275D" w:rsidP="0087275D">
      <w:pPr>
        <w:jc w:val="both"/>
        <w:rPr>
          <w:rFonts w:ascii="Cambria" w:hAnsi="Cambria"/>
          <w:sz w:val="22"/>
          <w:szCs w:val="22"/>
        </w:rPr>
      </w:pPr>
    </w:p>
    <w:p w:rsidR="0087275D" w:rsidRPr="00295A39" w:rsidRDefault="0087275D" w:rsidP="0087275D">
      <w:pPr>
        <w:jc w:val="both"/>
        <w:rPr>
          <w:rFonts w:ascii="Cambria" w:hAnsi="Cambria"/>
          <w:sz w:val="22"/>
          <w:szCs w:val="22"/>
        </w:rPr>
      </w:pPr>
      <w:r w:rsidRPr="00295A39">
        <w:rPr>
          <w:rFonts w:ascii="Cambria" w:hAnsi="Cambria"/>
          <w:b/>
          <w:sz w:val="22"/>
          <w:szCs w:val="22"/>
        </w:rPr>
        <w:t>Figure 1. Molecular prognosis in lung cancer.</w:t>
      </w:r>
      <w:r w:rsidRPr="00295A39">
        <w:rPr>
          <w:rFonts w:ascii="Cambria" w:hAnsi="Cambria"/>
          <w:sz w:val="22"/>
          <w:szCs w:val="22"/>
        </w:rPr>
        <w:t xml:space="preserve"> Post-treatment circulating tumor DNA (ctDNA) in circulation could predict disease relapse in localized lung cancer patients. ctDNA analysis applied to plasma sample taken at diagnosis, as well as tumor sequencing, permits the identification of patient-specific somatic alterations that can be used to detect ctDNA in follow-up plasma samples taken after first-line treatments. The presence of ctDNA in the “MRD landmark” (first follow-up time point) and/or follow-up plasma samples predicted very accurately those patients who relapsed. ctDNA analysis is proposed as promising sensitive biomarker to detect molecular residual disease. SMs, somatic mutations; Pre-T, pre-treatment; Post-T, post-treatment.</w:t>
      </w:r>
    </w:p>
    <w:p w:rsidR="00C87793" w:rsidRPr="00720898" w:rsidRDefault="00C87793" w:rsidP="009D74AF">
      <w:pPr>
        <w:widowControl w:val="0"/>
        <w:autoSpaceDE w:val="0"/>
        <w:autoSpaceDN w:val="0"/>
        <w:adjustRightInd w:val="0"/>
        <w:spacing w:line="360" w:lineRule="auto"/>
        <w:jc w:val="both"/>
        <w:rPr>
          <w:rFonts w:ascii="Cambria" w:hAnsi="Cambria"/>
          <w:sz w:val="22"/>
          <w:szCs w:val="22"/>
        </w:rPr>
      </w:pPr>
    </w:p>
    <w:sectPr w:rsidR="00C87793" w:rsidRPr="00720898" w:rsidSect="004A10BE">
      <w:footerReference w:type="even" r:id="rId8"/>
      <w:footerReference w:type="default" r:id="rId9"/>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5474" w:rsidRDefault="008F5474" w:rsidP="004A10BE">
      <w:r>
        <w:separator/>
      </w:r>
    </w:p>
  </w:endnote>
  <w:endnote w:type="continuationSeparator" w:id="0">
    <w:p w:rsidR="008F5474" w:rsidRDefault="008F5474" w:rsidP="004A10BE">
      <w:r>
        <w:continuationSeparator/>
      </w:r>
    </w:p>
  </w:endnote>
  <w:endnote w:type="continuationNotice" w:id="1">
    <w:p w:rsidR="008F5474" w:rsidRDefault="008F54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58F" w:rsidRDefault="006D558F" w:rsidP="00210A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D558F" w:rsidRDefault="006D558F" w:rsidP="00210A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58F" w:rsidRDefault="006D558F" w:rsidP="00210A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50B3">
      <w:rPr>
        <w:rStyle w:val="PageNumber"/>
        <w:noProof/>
      </w:rPr>
      <w:t>3</w:t>
    </w:r>
    <w:r>
      <w:rPr>
        <w:rStyle w:val="PageNumber"/>
      </w:rPr>
      <w:fldChar w:fldCharType="end"/>
    </w:r>
  </w:p>
  <w:p w:rsidR="006D558F" w:rsidRDefault="006D558F" w:rsidP="00210A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5474" w:rsidRDefault="008F5474" w:rsidP="004A10BE">
      <w:r>
        <w:separator/>
      </w:r>
    </w:p>
  </w:footnote>
  <w:footnote w:type="continuationSeparator" w:id="0">
    <w:p w:rsidR="008F5474" w:rsidRDefault="008F5474" w:rsidP="004A10BE">
      <w:r>
        <w:continuationSeparator/>
      </w:r>
    </w:p>
  </w:footnote>
  <w:footnote w:type="continuationNotice" w:id="1">
    <w:p w:rsidR="008F5474" w:rsidRDefault="008F547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AA80A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F30C2B"/>
    <w:multiLevelType w:val="hybridMultilevel"/>
    <w:tmpl w:val="1BDE82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07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x9twe80vwtke2dd65vd0qd5rtz2ftrxtr&quot;&gt;CD_In_the_spot_light-2&lt;record-ids&gt;&lt;item&gt;1&lt;/item&gt;&lt;item&gt;2&lt;/item&gt;&lt;item&gt;3&lt;/item&gt;&lt;item&gt;6&lt;/item&gt;&lt;item&gt;7&lt;/item&gt;&lt;item&gt;8&lt;/item&gt;&lt;item&gt;9&lt;/item&gt;&lt;item&gt;10&lt;/item&gt;&lt;item&gt;11&lt;/item&gt;&lt;/record-ids&gt;&lt;/item&gt;&lt;/Libraries&gt;"/>
  </w:docVars>
  <w:rsids>
    <w:rsidRoot w:val="0064261D"/>
    <w:rsid w:val="00000FC3"/>
    <w:rsid w:val="00002EE2"/>
    <w:rsid w:val="0000315A"/>
    <w:rsid w:val="000037F5"/>
    <w:rsid w:val="00004680"/>
    <w:rsid w:val="000059E2"/>
    <w:rsid w:val="00005BB5"/>
    <w:rsid w:val="0000686F"/>
    <w:rsid w:val="0000760D"/>
    <w:rsid w:val="00007E2F"/>
    <w:rsid w:val="00010A6E"/>
    <w:rsid w:val="00011F8B"/>
    <w:rsid w:val="0001659B"/>
    <w:rsid w:val="00016926"/>
    <w:rsid w:val="00016E1F"/>
    <w:rsid w:val="00016FE7"/>
    <w:rsid w:val="000201F3"/>
    <w:rsid w:val="00020265"/>
    <w:rsid w:val="00022023"/>
    <w:rsid w:val="000229F8"/>
    <w:rsid w:val="00023908"/>
    <w:rsid w:val="00024543"/>
    <w:rsid w:val="00025CBB"/>
    <w:rsid w:val="000263F2"/>
    <w:rsid w:val="00026A7E"/>
    <w:rsid w:val="00026AD2"/>
    <w:rsid w:val="00026F17"/>
    <w:rsid w:val="00026F1B"/>
    <w:rsid w:val="00027C4A"/>
    <w:rsid w:val="00030143"/>
    <w:rsid w:val="00030198"/>
    <w:rsid w:val="0003096C"/>
    <w:rsid w:val="0003120C"/>
    <w:rsid w:val="00033397"/>
    <w:rsid w:val="00035350"/>
    <w:rsid w:val="00035584"/>
    <w:rsid w:val="00036E25"/>
    <w:rsid w:val="00037D10"/>
    <w:rsid w:val="00041402"/>
    <w:rsid w:val="0004301A"/>
    <w:rsid w:val="00043809"/>
    <w:rsid w:val="00043AD6"/>
    <w:rsid w:val="00045112"/>
    <w:rsid w:val="00045796"/>
    <w:rsid w:val="00050458"/>
    <w:rsid w:val="00054160"/>
    <w:rsid w:val="0005484B"/>
    <w:rsid w:val="000549A9"/>
    <w:rsid w:val="00055B07"/>
    <w:rsid w:val="00055FC9"/>
    <w:rsid w:val="00057EFD"/>
    <w:rsid w:val="00057FBA"/>
    <w:rsid w:val="0006172D"/>
    <w:rsid w:val="0006323F"/>
    <w:rsid w:val="00064397"/>
    <w:rsid w:val="00065B91"/>
    <w:rsid w:val="000667C2"/>
    <w:rsid w:val="00070399"/>
    <w:rsid w:val="00070470"/>
    <w:rsid w:val="00070A1B"/>
    <w:rsid w:val="00070B65"/>
    <w:rsid w:val="000727D8"/>
    <w:rsid w:val="00072B77"/>
    <w:rsid w:val="00073771"/>
    <w:rsid w:val="00073C94"/>
    <w:rsid w:val="00073EE8"/>
    <w:rsid w:val="00076656"/>
    <w:rsid w:val="000774ED"/>
    <w:rsid w:val="00077908"/>
    <w:rsid w:val="00077AC8"/>
    <w:rsid w:val="00077F7A"/>
    <w:rsid w:val="000809F0"/>
    <w:rsid w:val="00081FBC"/>
    <w:rsid w:val="0008264E"/>
    <w:rsid w:val="00083044"/>
    <w:rsid w:val="000830A7"/>
    <w:rsid w:val="000835AC"/>
    <w:rsid w:val="000839E4"/>
    <w:rsid w:val="00083B0A"/>
    <w:rsid w:val="00090887"/>
    <w:rsid w:val="00091D0A"/>
    <w:rsid w:val="00091FC0"/>
    <w:rsid w:val="00093F06"/>
    <w:rsid w:val="00093F10"/>
    <w:rsid w:val="00094389"/>
    <w:rsid w:val="00094A7A"/>
    <w:rsid w:val="00096F0F"/>
    <w:rsid w:val="00097BEC"/>
    <w:rsid w:val="000A0246"/>
    <w:rsid w:val="000A1DED"/>
    <w:rsid w:val="000A29FA"/>
    <w:rsid w:val="000A2BBA"/>
    <w:rsid w:val="000A6E28"/>
    <w:rsid w:val="000A70D9"/>
    <w:rsid w:val="000A7B8A"/>
    <w:rsid w:val="000A7FDD"/>
    <w:rsid w:val="000B1C99"/>
    <w:rsid w:val="000B33DF"/>
    <w:rsid w:val="000B3A38"/>
    <w:rsid w:val="000B3BB3"/>
    <w:rsid w:val="000B421F"/>
    <w:rsid w:val="000B4604"/>
    <w:rsid w:val="000B566F"/>
    <w:rsid w:val="000B5A38"/>
    <w:rsid w:val="000B61E3"/>
    <w:rsid w:val="000C1021"/>
    <w:rsid w:val="000C43CC"/>
    <w:rsid w:val="000C5C2C"/>
    <w:rsid w:val="000C6582"/>
    <w:rsid w:val="000C6B24"/>
    <w:rsid w:val="000C73A2"/>
    <w:rsid w:val="000C761B"/>
    <w:rsid w:val="000C7BAA"/>
    <w:rsid w:val="000D0632"/>
    <w:rsid w:val="000D17DF"/>
    <w:rsid w:val="000D1C4E"/>
    <w:rsid w:val="000D1D7F"/>
    <w:rsid w:val="000D2D23"/>
    <w:rsid w:val="000D34BD"/>
    <w:rsid w:val="000D3D78"/>
    <w:rsid w:val="000D479A"/>
    <w:rsid w:val="000D5906"/>
    <w:rsid w:val="000D79F5"/>
    <w:rsid w:val="000E0970"/>
    <w:rsid w:val="000E144F"/>
    <w:rsid w:val="000E1A76"/>
    <w:rsid w:val="000E21BD"/>
    <w:rsid w:val="000E3AC5"/>
    <w:rsid w:val="000E3E03"/>
    <w:rsid w:val="000E4156"/>
    <w:rsid w:val="000E4BC0"/>
    <w:rsid w:val="000E5C3D"/>
    <w:rsid w:val="000F00C4"/>
    <w:rsid w:val="000F0317"/>
    <w:rsid w:val="000F0790"/>
    <w:rsid w:val="000F229F"/>
    <w:rsid w:val="000F2A2F"/>
    <w:rsid w:val="000F2F0E"/>
    <w:rsid w:val="000F30CC"/>
    <w:rsid w:val="000F31F7"/>
    <w:rsid w:val="000F37CE"/>
    <w:rsid w:val="000F410B"/>
    <w:rsid w:val="000F4949"/>
    <w:rsid w:val="000F543F"/>
    <w:rsid w:val="000F5601"/>
    <w:rsid w:val="000F5916"/>
    <w:rsid w:val="000F65D0"/>
    <w:rsid w:val="000F672B"/>
    <w:rsid w:val="000F7FAE"/>
    <w:rsid w:val="00100FFD"/>
    <w:rsid w:val="00101800"/>
    <w:rsid w:val="0010198D"/>
    <w:rsid w:val="001028CB"/>
    <w:rsid w:val="00103363"/>
    <w:rsid w:val="00103ABB"/>
    <w:rsid w:val="0010476A"/>
    <w:rsid w:val="001052AE"/>
    <w:rsid w:val="0010605D"/>
    <w:rsid w:val="00106200"/>
    <w:rsid w:val="0010628A"/>
    <w:rsid w:val="00110839"/>
    <w:rsid w:val="00111020"/>
    <w:rsid w:val="001114A3"/>
    <w:rsid w:val="00111940"/>
    <w:rsid w:val="00111CEA"/>
    <w:rsid w:val="00112444"/>
    <w:rsid w:val="0011316F"/>
    <w:rsid w:val="00113E32"/>
    <w:rsid w:val="00113FBF"/>
    <w:rsid w:val="00114F25"/>
    <w:rsid w:val="0011596C"/>
    <w:rsid w:val="00116988"/>
    <w:rsid w:val="00116A95"/>
    <w:rsid w:val="001204C6"/>
    <w:rsid w:val="00120A7A"/>
    <w:rsid w:val="001219FE"/>
    <w:rsid w:val="00121E80"/>
    <w:rsid w:val="00122824"/>
    <w:rsid w:val="00122EF8"/>
    <w:rsid w:val="00122F52"/>
    <w:rsid w:val="00123782"/>
    <w:rsid w:val="00123A65"/>
    <w:rsid w:val="00123BA1"/>
    <w:rsid w:val="001241C8"/>
    <w:rsid w:val="001252D0"/>
    <w:rsid w:val="0012560B"/>
    <w:rsid w:val="00126106"/>
    <w:rsid w:val="001263CE"/>
    <w:rsid w:val="00126655"/>
    <w:rsid w:val="001272CB"/>
    <w:rsid w:val="00127A2E"/>
    <w:rsid w:val="00132360"/>
    <w:rsid w:val="00132F7A"/>
    <w:rsid w:val="00133BCA"/>
    <w:rsid w:val="001349DB"/>
    <w:rsid w:val="001352BC"/>
    <w:rsid w:val="00135903"/>
    <w:rsid w:val="0013601A"/>
    <w:rsid w:val="001368C4"/>
    <w:rsid w:val="00137079"/>
    <w:rsid w:val="001376EE"/>
    <w:rsid w:val="0013793F"/>
    <w:rsid w:val="00137AE6"/>
    <w:rsid w:val="00137DF7"/>
    <w:rsid w:val="001421B3"/>
    <w:rsid w:val="00142CD6"/>
    <w:rsid w:val="001454B6"/>
    <w:rsid w:val="00145D21"/>
    <w:rsid w:val="001464C4"/>
    <w:rsid w:val="00147FA0"/>
    <w:rsid w:val="00151C13"/>
    <w:rsid w:val="00151C90"/>
    <w:rsid w:val="0015275A"/>
    <w:rsid w:val="001528C8"/>
    <w:rsid w:val="0015373D"/>
    <w:rsid w:val="00153E47"/>
    <w:rsid w:val="001545B4"/>
    <w:rsid w:val="00154A3F"/>
    <w:rsid w:val="001557F8"/>
    <w:rsid w:val="0015661F"/>
    <w:rsid w:val="001578F0"/>
    <w:rsid w:val="00160688"/>
    <w:rsid w:val="00161405"/>
    <w:rsid w:val="00161D36"/>
    <w:rsid w:val="00162B15"/>
    <w:rsid w:val="001638DC"/>
    <w:rsid w:val="00163993"/>
    <w:rsid w:val="001644BF"/>
    <w:rsid w:val="001663EE"/>
    <w:rsid w:val="00166AD9"/>
    <w:rsid w:val="00167550"/>
    <w:rsid w:val="00167852"/>
    <w:rsid w:val="001678EB"/>
    <w:rsid w:val="001708E6"/>
    <w:rsid w:val="0017136B"/>
    <w:rsid w:val="00171E56"/>
    <w:rsid w:val="001727AB"/>
    <w:rsid w:val="001730A7"/>
    <w:rsid w:val="0017418D"/>
    <w:rsid w:val="00174714"/>
    <w:rsid w:val="00175161"/>
    <w:rsid w:val="0017570B"/>
    <w:rsid w:val="00175D0D"/>
    <w:rsid w:val="001778E4"/>
    <w:rsid w:val="00180BDC"/>
    <w:rsid w:val="00180D69"/>
    <w:rsid w:val="00180E65"/>
    <w:rsid w:val="001813F5"/>
    <w:rsid w:val="001821AD"/>
    <w:rsid w:val="00182B61"/>
    <w:rsid w:val="001837AB"/>
    <w:rsid w:val="0018397B"/>
    <w:rsid w:val="00184617"/>
    <w:rsid w:val="001852BA"/>
    <w:rsid w:val="0018565B"/>
    <w:rsid w:val="0018639C"/>
    <w:rsid w:val="00186874"/>
    <w:rsid w:val="0018760E"/>
    <w:rsid w:val="001900A1"/>
    <w:rsid w:val="00190513"/>
    <w:rsid w:val="00191288"/>
    <w:rsid w:val="001912D6"/>
    <w:rsid w:val="001928E8"/>
    <w:rsid w:val="00193339"/>
    <w:rsid w:val="00193834"/>
    <w:rsid w:val="00193867"/>
    <w:rsid w:val="00194A3A"/>
    <w:rsid w:val="00196C32"/>
    <w:rsid w:val="001A041F"/>
    <w:rsid w:val="001A119F"/>
    <w:rsid w:val="001A1358"/>
    <w:rsid w:val="001A1753"/>
    <w:rsid w:val="001A18A6"/>
    <w:rsid w:val="001A24EA"/>
    <w:rsid w:val="001A27AA"/>
    <w:rsid w:val="001A2832"/>
    <w:rsid w:val="001A47DB"/>
    <w:rsid w:val="001A5657"/>
    <w:rsid w:val="001A710E"/>
    <w:rsid w:val="001A73DA"/>
    <w:rsid w:val="001A7A7D"/>
    <w:rsid w:val="001B092A"/>
    <w:rsid w:val="001B101B"/>
    <w:rsid w:val="001B1B35"/>
    <w:rsid w:val="001B24C1"/>
    <w:rsid w:val="001B258F"/>
    <w:rsid w:val="001B30F1"/>
    <w:rsid w:val="001B338A"/>
    <w:rsid w:val="001B3E5B"/>
    <w:rsid w:val="001B5596"/>
    <w:rsid w:val="001B56E4"/>
    <w:rsid w:val="001B67F7"/>
    <w:rsid w:val="001C0F78"/>
    <w:rsid w:val="001C1623"/>
    <w:rsid w:val="001C2724"/>
    <w:rsid w:val="001C385C"/>
    <w:rsid w:val="001C3CE1"/>
    <w:rsid w:val="001C7B07"/>
    <w:rsid w:val="001C7C97"/>
    <w:rsid w:val="001D1514"/>
    <w:rsid w:val="001D30DB"/>
    <w:rsid w:val="001D441C"/>
    <w:rsid w:val="001D5FE6"/>
    <w:rsid w:val="001D632D"/>
    <w:rsid w:val="001D63A9"/>
    <w:rsid w:val="001D67EF"/>
    <w:rsid w:val="001D766E"/>
    <w:rsid w:val="001E04FF"/>
    <w:rsid w:val="001E195E"/>
    <w:rsid w:val="001E3CB8"/>
    <w:rsid w:val="001E407D"/>
    <w:rsid w:val="001E610A"/>
    <w:rsid w:val="001E7205"/>
    <w:rsid w:val="001E7AD2"/>
    <w:rsid w:val="001F09E9"/>
    <w:rsid w:val="001F1296"/>
    <w:rsid w:val="001F16C0"/>
    <w:rsid w:val="001F3C75"/>
    <w:rsid w:val="001F5C51"/>
    <w:rsid w:val="001F6901"/>
    <w:rsid w:val="001F74F1"/>
    <w:rsid w:val="001F79A2"/>
    <w:rsid w:val="001F7C3A"/>
    <w:rsid w:val="002009BF"/>
    <w:rsid w:val="00201625"/>
    <w:rsid w:val="00202D06"/>
    <w:rsid w:val="00203544"/>
    <w:rsid w:val="00203744"/>
    <w:rsid w:val="00203C3F"/>
    <w:rsid w:val="00204596"/>
    <w:rsid w:val="00204D85"/>
    <w:rsid w:val="002056CD"/>
    <w:rsid w:val="00205DFF"/>
    <w:rsid w:val="00206E97"/>
    <w:rsid w:val="00210AE6"/>
    <w:rsid w:val="00210DEF"/>
    <w:rsid w:val="00210FCB"/>
    <w:rsid w:val="002112E6"/>
    <w:rsid w:val="002124D4"/>
    <w:rsid w:val="00213779"/>
    <w:rsid w:val="00213F1C"/>
    <w:rsid w:val="00222634"/>
    <w:rsid w:val="00222C96"/>
    <w:rsid w:val="00223926"/>
    <w:rsid w:val="00223F3B"/>
    <w:rsid w:val="002240C4"/>
    <w:rsid w:val="002241C7"/>
    <w:rsid w:val="002247D1"/>
    <w:rsid w:val="002250B8"/>
    <w:rsid w:val="00225163"/>
    <w:rsid w:val="00226E73"/>
    <w:rsid w:val="00227C46"/>
    <w:rsid w:val="00227DDB"/>
    <w:rsid w:val="0023385F"/>
    <w:rsid w:val="00234800"/>
    <w:rsid w:val="002353AB"/>
    <w:rsid w:val="00235808"/>
    <w:rsid w:val="00235AFC"/>
    <w:rsid w:val="00235FD9"/>
    <w:rsid w:val="00236E6B"/>
    <w:rsid w:val="00237275"/>
    <w:rsid w:val="00237DB4"/>
    <w:rsid w:val="0024026D"/>
    <w:rsid w:val="00240A26"/>
    <w:rsid w:val="00241034"/>
    <w:rsid w:val="00242A4D"/>
    <w:rsid w:val="00242A66"/>
    <w:rsid w:val="002433A6"/>
    <w:rsid w:val="00244E7D"/>
    <w:rsid w:val="00246BAB"/>
    <w:rsid w:val="00247661"/>
    <w:rsid w:val="002505E8"/>
    <w:rsid w:val="00252D71"/>
    <w:rsid w:val="0025339E"/>
    <w:rsid w:val="0025362E"/>
    <w:rsid w:val="00253DA7"/>
    <w:rsid w:val="00254776"/>
    <w:rsid w:val="00255A01"/>
    <w:rsid w:val="00256B93"/>
    <w:rsid w:val="0026255D"/>
    <w:rsid w:val="002625CB"/>
    <w:rsid w:val="00262C41"/>
    <w:rsid w:val="00262D7A"/>
    <w:rsid w:val="0026430F"/>
    <w:rsid w:val="00264765"/>
    <w:rsid w:val="00264D27"/>
    <w:rsid w:val="0026583F"/>
    <w:rsid w:val="00265D6E"/>
    <w:rsid w:val="00266EAB"/>
    <w:rsid w:val="00267F10"/>
    <w:rsid w:val="002705F7"/>
    <w:rsid w:val="002714AA"/>
    <w:rsid w:val="00271852"/>
    <w:rsid w:val="00271A91"/>
    <w:rsid w:val="0027215F"/>
    <w:rsid w:val="00272B21"/>
    <w:rsid w:val="0027337C"/>
    <w:rsid w:val="00274958"/>
    <w:rsid w:val="0027609C"/>
    <w:rsid w:val="00276653"/>
    <w:rsid w:val="002768FC"/>
    <w:rsid w:val="00277FE9"/>
    <w:rsid w:val="002808BA"/>
    <w:rsid w:val="00282884"/>
    <w:rsid w:val="002841F0"/>
    <w:rsid w:val="0028436D"/>
    <w:rsid w:val="00285000"/>
    <w:rsid w:val="0028504D"/>
    <w:rsid w:val="00286139"/>
    <w:rsid w:val="0028665A"/>
    <w:rsid w:val="002866E7"/>
    <w:rsid w:val="00286DC7"/>
    <w:rsid w:val="0028743A"/>
    <w:rsid w:val="0028795B"/>
    <w:rsid w:val="0029094A"/>
    <w:rsid w:val="00292836"/>
    <w:rsid w:val="00293958"/>
    <w:rsid w:val="00294E4E"/>
    <w:rsid w:val="00295A39"/>
    <w:rsid w:val="002961B2"/>
    <w:rsid w:val="00296654"/>
    <w:rsid w:val="00296703"/>
    <w:rsid w:val="00296FED"/>
    <w:rsid w:val="0029719E"/>
    <w:rsid w:val="002A0994"/>
    <w:rsid w:val="002A2246"/>
    <w:rsid w:val="002A2C30"/>
    <w:rsid w:val="002A3988"/>
    <w:rsid w:val="002A3A8D"/>
    <w:rsid w:val="002A48EF"/>
    <w:rsid w:val="002A4936"/>
    <w:rsid w:val="002A57A8"/>
    <w:rsid w:val="002A64E3"/>
    <w:rsid w:val="002A6E8E"/>
    <w:rsid w:val="002A7103"/>
    <w:rsid w:val="002A724E"/>
    <w:rsid w:val="002A7D3B"/>
    <w:rsid w:val="002A7EED"/>
    <w:rsid w:val="002B1039"/>
    <w:rsid w:val="002B1F89"/>
    <w:rsid w:val="002B2804"/>
    <w:rsid w:val="002B3C8A"/>
    <w:rsid w:val="002B7285"/>
    <w:rsid w:val="002B7E29"/>
    <w:rsid w:val="002C1450"/>
    <w:rsid w:val="002C3457"/>
    <w:rsid w:val="002C3521"/>
    <w:rsid w:val="002C40F9"/>
    <w:rsid w:val="002C44BF"/>
    <w:rsid w:val="002C4801"/>
    <w:rsid w:val="002C4ABB"/>
    <w:rsid w:val="002C5AFA"/>
    <w:rsid w:val="002C5F7A"/>
    <w:rsid w:val="002C6B51"/>
    <w:rsid w:val="002C6CC1"/>
    <w:rsid w:val="002D022D"/>
    <w:rsid w:val="002D05BE"/>
    <w:rsid w:val="002D1B85"/>
    <w:rsid w:val="002D20D1"/>
    <w:rsid w:val="002D2280"/>
    <w:rsid w:val="002D2D8F"/>
    <w:rsid w:val="002D3040"/>
    <w:rsid w:val="002D3055"/>
    <w:rsid w:val="002D3653"/>
    <w:rsid w:val="002D56B6"/>
    <w:rsid w:val="002D59F1"/>
    <w:rsid w:val="002D5C85"/>
    <w:rsid w:val="002D64EC"/>
    <w:rsid w:val="002D68D4"/>
    <w:rsid w:val="002D73A0"/>
    <w:rsid w:val="002E0068"/>
    <w:rsid w:val="002E0D7D"/>
    <w:rsid w:val="002E2CE2"/>
    <w:rsid w:val="002E44D5"/>
    <w:rsid w:val="002E5B58"/>
    <w:rsid w:val="002F1376"/>
    <w:rsid w:val="002F1D26"/>
    <w:rsid w:val="002F2E9E"/>
    <w:rsid w:val="002F360B"/>
    <w:rsid w:val="002F510B"/>
    <w:rsid w:val="002F5520"/>
    <w:rsid w:val="002F587E"/>
    <w:rsid w:val="002F5E86"/>
    <w:rsid w:val="00300E7E"/>
    <w:rsid w:val="003015D8"/>
    <w:rsid w:val="003019FA"/>
    <w:rsid w:val="00301C76"/>
    <w:rsid w:val="00301DDD"/>
    <w:rsid w:val="0030385B"/>
    <w:rsid w:val="0030414C"/>
    <w:rsid w:val="00304160"/>
    <w:rsid w:val="00304706"/>
    <w:rsid w:val="00304B82"/>
    <w:rsid w:val="00307D23"/>
    <w:rsid w:val="00307EB6"/>
    <w:rsid w:val="00307EDA"/>
    <w:rsid w:val="00307F4A"/>
    <w:rsid w:val="0031002C"/>
    <w:rsid w:val="00310451"/>
    <w:rsid w:val="00310DBD"/>
    <w:rsid w:val="00311B1A"/>
    <w:rsid w:val="003125CC"/>
    <w:rsid w:val="00313635"/>
    <w:rsid w:val="00315220"/>
    <w:rsid w:val="00316E54"/>
    <w:rsid w:val="00317053"/>
    <w:rsid w:val="00317BC7"/>
    <w:rsid w:val="00320506"/>
    <w:rsid w:val="00320C71"/>
    <w:rsid w:val="00321051"/>
    <w:rsid w:val="0032125D"/>
    <w:rsid w:val="0032322F"/>
    <w:rsid w:val="00323953"/>
    <w:rsid w:val="00323EA9"/>
    <w:rsid w:val="00324446"/>
    <w:rsid w:val="00324F6A"/>
    <w:rsid w:val="00325108"/>
    <w:rsid w:val="00325B94"/>
    <w:rsid w:val="003262FB"/>
    <w:rsid w:val="003263FB"/>
    <w:rsid w:val="00330728"/>
    <w:rsid w:val="003323FE"/>
    <w:rsid w:val="003339A8"/>
    <w:rsid w:val="00335677"/>
    <w:rsid w:val="003356BA"/>
    <w:rsid w:val="00336340"/>
    <w:rsid w:val="00337370"/>
    <w:rsid w:val="003378F6"/>
    <w:rsid w:val="00337F09"/>
    <w:rsid w:val="00341290"/>
    <w:rsid w:val="00341B43"/>
    <w:rsid w:val="00342784"/>
    <w:rsid w:val="003429A7"/>
    <w:rsid w:val="00342CAA"/>
    <w:rsid w:val="00342E84"/>
    <w:rsid w:val="0034306A"/>
    <w:rsid w:val="003432B3"/>
    <w:rsid w:val="003442BC"/>
    <w:rsid w:val="003442DF"/>
    <w:rsid w:val="00344627"/>
    <w:rsid w:val="0034462B"/>
    <w:rsid w:val="00345D4C"/>
    <w:rsid w:val="003475AF"/>
    <w:rsid w:val="00350660"/>
    <w:rsid w:val="00352625"/>
    <w:rsid w:val="00354015"/>
    <w:rsid w:val="003547D2"/>
    <w:rsid w:val="003550E2"/>
    <w:rsid w:val="00355150"/>
    <w:rsid w:val="00355B5E"/>
    <w:rsid w:val="00355FDB"/>
    <w:rsid w:val="003568FC"/>
    <w:rsid w:val="00357034"/>
    <w:rsid w:val="003602B6"/>
    <w:rsid w:val="0036105A"/>
    <w:rsid w:val="00361281"/>
    <w:rsid w:val="00361F78"/>
    <w:rsid w:val="00362AFB"/>
    <w:rsid w:val="00364174"/>
    <w:rsid w:val="00364414"/>
    <w:rsid w:val="0036458C"/>
    <w:rsid w:val="00364EA9"/>
    <w:rsid w:val="00366709"/>
    <w:rsid w:val="003671A2"/>
    <w:rsid w:val="0036738C"/>
    <w:rsid w:val="00367D9B"/>
    <w:rsid w:val="00370027"/>
    <w:rsid w:val="00370104"/>
    <w:rsid w:val="00370600"/>
    <w:rsid w:val="00371677"/>
    <w:rsid w:val="00372800"/>
    <w:rsid w:val="003729BC"/>
    <w:rsid w:val="00374287"/>
    <w:rsid w:val="003748F3"/>
    <w:rsid w:val="00374C89"/>
    <w:rsid w:val="00375EAD"/>
    <w:rsid w:val="00375FD6"/>
    <w:rsid w:val="00376050"/>
    <w:rsid w:val="003762DD"/>
    <w:rsid w:val="00376F41"/>
    <w:rsid w:val="00376FB8"/>
    <w:rsid w:val="00377E40"/>
    <w:rsid w:val="00380AB3"/>
    <w:rsid w:val="003812E7"/>
    <w:rsid w:val="00381FFC"/>
    <w:rsid w:val="00382924"/>
    <w:rsid w:val="00382E86"/>
    <w:rsid w:val="00383B14"/>
    <w:rsid w:val="00383F2F"/>
    <w:rsid w:val="00384079"/>
    <w:rsid w:val="00384263"/>
    <w:rsid w:val="00384B0C"/>
    <w:rsid w:val="00384CD6"/>
    <w:rsid w:val="00385810"/>
    <w:rsid w:val="0038615F"/>
    <w:rsid w:val="00386F65"/>
    <w:rsid w:val="00387B3E"/>
    <w:rsid w:val="00387D67"/>
    <w:rsid w:val="00390B6C"/>
    <w:rsid w:val="00391EEF"/>
    <w:rsid w:val="00392388"/>
    <w:rsid w:val="00392EF6"/>
    <w:rsid w:val="00394C18"/>
    <w:rsid w:val="00397E5F"/>
    <w:rsid w:val="00397EDA"/>
    <w:rsid w:val="003A0496"/>
    <w:rsid w:val="003A04EC"/>
    <w:rsid w:val="003A0876"/>
    <w:rsid w:val="003A0A16"/>
    <w:rsid w:val="003A1307"/>
    <w:rsid w:val="003A141E"/>
    <w:rsid w:val="003A1424"/>
    <w:rsid w:val="003A213E"/>
    <w:rsid w:val="003A2A61"/>
    <w:rsid w:val="003A2F26"/>
    <w:rsid w:val="003A342F"/>
    <w:rsid w:val="003A529A"/>
    <w:rsid w:val="003A54FC"/>
    <w:rsid w:val="003A5784"/>
    <w:rsid w:val="003A5A92"/>
    <w:rsid w:val="003A5D8F"/>
    <w:rsid w:val="003A6B1C"/>
    <w:rsid w:val="003A7CFB"/>
    <w:rsid w:val="003B0441"/>
    <w:rsid w:val="003B08ED"/>
    <w:rsid w:val="003B1247"/>
    <w:rsid w:val="003B28A2"/>
    <w:rsid w:val="003B3604"/>
    <w:rsid w:val="003B4436"/>
    <w:rsid w:val="003B4AA1"/>
    <w:rsid w:val="003B4E18"/>
    <w:rsid w:val="003B4F40"/>
    <w:rsid w:val="003B6967"/>
    <w:rsid w:val="003C03B5"/>
    <w:rsid w:val="003C096E"/>
    <w:rsid w:val="003C13EC"/>
    <w:rsid w:val="003C1F40"/>
    <w:rsid w:val="003C3305"/>
    <w:rsid w:val="003C380C"/>
    <w:rsid w:val="003C39C4"/>
    <w:rsid w:val="003C3A74"/>
    <w:rsid w:val="003C3CCD"/>
    <w:rsid w:val="003C3CDD"/>
    <w:rsid w:val="003C4572"/>
    <w:rsid w:val="003C504E"/>
    <w:rsid w:val="003C56C7"/>
    <w:rsid w:val="003C62A2"/>
    <w:rsid w:val="003C6B35"/>
    <w:rsid w:val="003C7B83"/>
    <w:rsid w:val="003D01D8"/>
    <w:rsid w:val="003D0B12"/>
    <w:rsid w:val="003D20C9"/>
    <w:rsid w:val="003D3572"/>
    <w:rsid w:val="003D357C"/>
    <w:rsid w:val="003D40A7"/>
    <w:rsid w:val="003D478B"/>
    <w:rsid w:val="003D484B"/>
    <w:rsid w:val="003D4A3F"/>
    <w:rsid w:val="003D50F3"/>
    <w:rsid w:val="003D741C"/>
    <w:rsid w:val="003D7F6E"/>
    <w:rsid w:val="003E0BD2"/>
    <w:rsid w:val="003E1E1D"/>
    <w:rsid w:val="003E22CF"/>
    <w:rsid w:val="003E26A1"/>
    <w:rsid w:val="003E2A10"/>
    <w:rsid w:val="003E37B8"/>
    <w:rsid w:val="003E3CB2"/>
    <w:rsid w:val="003E46B0"/>
    <w:rsid w:val="003E483B"/>
    <w:rsid w:val="003E488F"/>
    <w:rsid w:val="003E4A2A"/>
    <w:rsid w:val="003E5AC4"/>
    <w:rsid w:val="003E5B78"/>
    <w:rsid w:val="003E69D2"/>
    <w:rsid w:val="003E71DB"/>
    <w:rsid w:val="003F0106"/>
    <w:rsid w:val="003F0929"/>
    <w:rsid w:val="003F0C0D"/>
    <w:rsid w:val="003F1030"/>
    <w:rsid w:val="003F135F"/>
    <w:rsid w:val="003F2917"/>
    <w:rsid w:val="003F2B20"/>
    <w:rsid w:val="003F3DDD"/>
    <w:rsid w:val="003F4BDE"/>
    <w:rsid w:val="003F607B"/>
    <w:rsid w:val="003F69BA"/>
    <w:rsid w:val="003F6EBB"/>
    <w:rsid w:val="00400919"/>
    <w:rsid w:val="00400ACD"/>
    <w:rsid w:val="004014FF"/>
    <w:rsid w:val="00402805"/>
    <w:rsid w:val="00402948"/>
    <w:rsid w:val="004037D2"/>
    <w:rsid w:val="0040398B"/>
    <w:rsid w:val="004047B7"/>
    <w:rsid w:val="00406F8F"/>
    <w:rsid w:val="00410A9B"/>
    <w:rsid w:val="00411313"/>
    <w:rsid w:val="004114D6"/>
    <w:rsid w:val="00411648"/>
    <w:rsid w:val="004117A2"/>
    <w:rsid w:val="0041196B"/>
    <w:rsid w:val="00413018"/>
    <w:rsid w:val="00413A71"/>
    <w:rsid w:val="00416090"/>
    <w:rsid w:val="00417EC3"/>
    <w:rsid w:val="004206F4"/>
    <w:rsid w:val="00420E74"/>
    <w:rsid w:val="00421014"/>
    <w:rsid w:val="0042199E"/>
    <w:rsid w:val="00421C6B"/>
    <w:rsid w:val="0042259C"/>
    <w:rsid w:val="00422F0E"/>
    <w:rsid w:val="00423285"/>
    <w:rsid w:val="00423360"/>
    <w:rsid w:val="00423A4C"/>
    <w:rsid w:val="0042441A"/>
    <w:rsid w:val="00425222"/>
    <w:rsid w:val="00425454"/>
    <w:rsid w:val="00425C3F"/>
    <w:rsid w:val="0042758B"/>
    <w:rsid w:val="00427826"/>
    <w:rsid w:val="004306C1"/>
    <w:rsid w:val="00430A4A"/>
    <w:rsid w:val="00431FE1"/>
    <w:rsid w:val="0043451F"/>
    <w:rsid w:val="00434938"/>
    <w:rsid w:val="004352AC"/>
    <w:rsid w:val="00435B83"/>
    <w:rsid w:val="00436942"/>
    <w:rsid w:val="00436CB4"/>
    <w:rsid w:val="00437695"/>
    <w:rsid w:val="00441483"/>
    <w:rsid w:val="00441C03"/>
    <w:rsid w:val="0044231F"/>
    <w:rsid w:val="00442A7B"/>
    <w:rsid w:val="00442BE7"/>
    <w:rsid w:val="00443E12"/>
    <w:rsid w:val="004460D0"/>
    <w:rsid w:val="004463A1"/>
    <w:rsid w:val="00446809"/>
    <w:rsid w:val="00450941"/>
    <w:rsid w:val="00450F05"/>
    <w:rsid w:val="00453AE5"/>
    <w:rsid w:val="00454666"/>
    <w:rsid w:val="004565A2"/>
    <w:rsid w:val="00456CDA"/>
    <w:rsid w:val="004578B8"/>
    <w:rsid w:val="00461D6C"/>
    <w:rsid w:val="00462284"/>
    <w:rsid w:val="00462735"/>
    <w:rsid w:val="00463408"/>
    <w:rsid w:val="004634F4"/>
    <w:rsid w:val="00463535"/>
    <w:rsid w:val="00463C5F"/>
    <w:rsid w:val="00464268"/>
    <w:rsid w:val="00464321"/>
    <w:rsid w:val="0046443F"/>
    <w:rsid w:val="0046558A"/>
    <w:rsid w:val="00465F90"/>
    <w:rsid w:val="00466373"/>
    <w:rsid w:val="0046675F"/>
    <w:rsid w:val="004669FA"/>
    <w:rsid w:val="00466A46"/>
    <w:rsid w:val="00466D41"/>
    <w:rsid w:val="00467FE3"/>
    <w:rsid w:val="004708B0"/>
    <w:rsid w:val="00470DFE"/>
    <w:rsid w:val="00471867"/>
    <w:rsid w:val="004728D4"/>
    <w:rsid w:val="00472EBB"/>
    <w:rsid w:val="0047433C"/>
    <w:rsid w:val="00475841"/>
    <w:rsid w:val="00482015"/>
    <w:rsid w:val="004823E7"/>
    <w:rsid w:val="0048297F"/>
    <w:rsid w:val="00483844"/>
    <w:rsid w:val="00483C43"/>
    <w:rsid w:val="00484055"/>
    <w:rsid w:val="0048434F"/>
    <w:rsid w:val="00484531"/>
    <w:rsid w:val="00484FC9"/>
    <w:rsid w:val="0048647D"/>
    <w:rsid w:val="00486AC1"/>
    <w:rsid w:val="004870B3"/>
    <w:rsid w:val="00487541"/>
    <w:rsid w:val="00487FF9"/>
    <w:rsid w:val="00490E98"/>
    <w:rsid w:val="0049121D"/>
    <w:rsid w:val="0049251F"/>
    <w:rsid w:val="00493CA1"/>
    <w:rsid w:val="00497399"/>
    <w:rsid w:val="004A0A48"/>
    <w:rsid w:val="004A10BE"/>
    <w:rsid w:val="004A13A8"/>
    <w:rsid w:val="004A1CD5"/>
    <w:rsid w:val="004A3766"/>
    <w:rsid w:val="004A3860"/>
    <w:rsid w:val="004A4F6A"/>
    <w:rsid w:val="004A6C1A"/>
    <w:rsid w:val="004A6C3C"/>
    <w:rsid w:val="004A6DF7"/>
    <w:rsid w:val="004A7501"/>
    <w:rsid w:val="004A7B2A"/>
    <w:rsid w:val="004B0717"/>
    <w:rsid w:val="004B082F"/>
    <w:rsid w:val="004B0F27"/>
    <w:rsid w:val="004B325A"/>
    <w:rsid w:val="004B3EF9"/>
    <w:rsid w:val="004B4182"/>
    <w:rsid w:val="004B4AE4"/>
    <w:rsid w:val="004B5374"/>
    <w:rsid w:val="004B53A9"/>
    <w:rsid w:val="004B5688"/>
    <w:rsid w:val="004B7EBE"/>
    <w:rsid w:val="004C0129"/>
    <w:rsid w:val="004C103F"/>
    <w:rsid w:val="004C1458"/>
    <w:rsid w:val="004C2255"/>
    <w:rsid w:val="004C2E93"/>
    <w:rsid w:val="004C31DA"/>
    <w:rsid w:val="004C722D"/>
    <w:rsid w:val="004C73C2"/>
    <w:rsid w:val="004D0F3C"/>
    <w:rsid w:val="004D11A3"/>
    <w:rsid w:val="004D1817"/>
    <w:rsid w:val="004D228D"/>
    <w:rsid w:val="004D2FB7"/>
    <w:rsid w:val="004D3025"/>
    <w:rsid w:val="004D4CFC"/>
    <w:rsid w:val="004D51E3"/>
    <w:rsid w:val="004D5534"/>
    <w:rsid w:val="004D5ACD"/>
    <w:rsid w:val="004D7825"/>
    <w:rsid w:val="004E10ED"/>
    <w:rsid w:val="004E1F3E"/>
    <w:rsid w:val="004E3F1C"/>
    <w:rsid w:val="004E4442"/>
    <w:rsid w:val="004E4C9F"/>
    <w:rsid w:val="004E531A"/>
    <w:rsid w:val="004E72C5"/>
    <w:rsid w:val="004E7BC0"/>
    <w:rsid w:val="004F1767"/>
    <w:rsid w:val="004F357D"/>
    <w:rsid w:val="004F4003"/>
    <w:rsid w:val="004F46AF"/>
    <w:rsid w:val="004F477B"/>
    <w:rsid w:val="004F4B7C"/>
    <w:rsid w:val="004F4C23"/>
    <w:rsid w:val="004F6EF5"/>
    <w:rsid w:val="004F7E19"/>
    <w:rsid w:val="00500633"/>
    <w:rsid w:val="00501059"/>
    <w:rsid w:val="00501B4F"/>
    <w:rsid w:val="00502145"/>
    <w:rsid w:val="0050221A"/>
    <w:rsid w:val="005022C2"/>
    <w:rsid w:val="00504BC9"/>
    <w:rsid w:val="00505F30"/>
    <w:rsid w:val="00505FDC"/>
    <w:rsid w:val="005074AC"/>
    <w:rsid w:val="005105E1"/>
    <w:rsid w:val="00510952"/>
    <w:rsid w:val="00511294"/>
    <w:rsid w:val="00512FA9"/>
    <w:rsid w:val="005130AD"/>
    <w:rsid w:val="00514393"/>
    <w:rsid w:val="005153A6"/>
    <w:rsid w:val="005160BB"/>
    <w:rsid w:val="00516559"/>
    <w:rsid w:val="005167B0"/>
    <w:rsid w:val="0051693A"/>
    <w:rsid w:val="00516E42"/>
    <w:rsid w:val="00520757"/>
    <w:rsid w:val="00521B8D"/>
    <w:rsid w:val="00523963"/>
    <w:rsid w:val="005252AE"/>
    <w:rsid w:val="0052663B"/>
    <w:rsid w:val="00527EC4"/>
    <w:rsid w:val="00527F11"/>
    <w:rsid w:val="005302F0"/>
    <w:rsid w:val="005305FE"/>
    <w:rsid w:val="00530B00"/>
    <w:rsid w:val="0053184E"/>
    <w:rsid w:val="00531BEB"/>
    <w:rsid w:val="00531D0B"/>
    <w:rsid w:val="0053204E"/>
    <w:rsid w:val="005320E1"/>
    <w:rsid w:val="0053237C"/>
    <w:rsid w:val="00532D1C"/>
    <w:rsid w:val="00533234"/>
    <w:rsid w:val="005341F3"/>
    <w:rsid w:val="00535490"/>
    <w:rsid w:val="005368F5"/>
    <w:rsid w:val="005402B5"/>
    <w:rsid w:val="00540A06"/>
    <w:rsid w:val="0054168F"/>
    <w:rsid w:val="00541DF3"/>
    <w:rsid w:val="00542914"/>
    <w:rsid w:val="00542B49"/>
    <w:rsid w:val="00544173"/>
    <w:rsid w:val="0055029E"/>
    <w:rsid w:val="005507B6"/>
    <w:rsid w:val="00550BA2"/>
    <w:rsid w:val="0055143E"/>
    <w:rsid w:val="005528F4"/>
    <w:rsid w:val="0055326C"/>
    <w:rsid w:val="00553B70"/>
    <w:rsid w:val="00553D0A"/>
    <w:rsid w:val="00554077"/>
    <w:rsid w:val="0055430D"/>
    <w:rsid w:val="005550C1"/>
    <w:rsid w:val="005562A1"/>
    <w:rsid w:val="005602C5"/>
    <w:rsid w:val="00561DF4"/>
    <w:rsid w:val="005622AA"/>
    <w:rsid w:val="00563C89"/>
    <w:rsid w:val="00564711"/>
    <w:rsid w:val="005655C5"/>
    <w:rsid w:val="00565AF5"/>
    <w:rsid w:val="00566F89"/>
    <w:rsid w:val="00567056"/>
    <w:rsid w:val="00567BDD"/>
    <w:rsid w:val="00570510"/>
    <w:rsid w:val="00570E01"/>
    <w:rsid w:val="00570FC7"/>
    <w:rsid w:val="005711F3"/>
    <w:rsid w:val="00571263"/>
    <w:rsid w:val="00571B80"/>
    <w:rsid w:val="00572E19"/>
    <w:rsid w:val="0057365D"/>
    <w:rsid w:val="00574122"/>
    <w:rsid w:val="005766CA"/>
    <w:rsid w:val="00576745"/>
    <w:rsid w:val="00577319"/>
    <w:rsid w:val="00577998"/>
    <w:rsid w:val="00580377"/>
    <w:rsid w:val="005819CB"/>
    <w:rsid w:val="00581DD7"/>
    <w:rsid w:val="00582388"/>
    <w:rsid w:val="005827EB"/>
    <w:rsid w:val="005828AE"/>
    <w:rsid w:val="005832BC"/>
    <w:rsid w:val="00583506"/>
    <w:rsid w:val="0058391A"/>
    <w:rsid w:val="005845BD"/>
    <w:rsid w:val="00585003"/>
    <w:rsid w:val="0058639E"/>
    <w:rsid w:val="00586846"/>
    <w:rsid w:val="0058760E"/>
    <w:rsid w:val="00587851"/>
    <w:rsid w:val="00587DF8"/>
    <w:rsid w:val="0059042C"/>
    <w:rsid w:val="00590BE6"/>
    <w:rsid w:val="00591F86"/>
    <w:rsid w:val="0059298C"/>
    <w:rsid w:val="005931BC"/>
    <w:rsid w:val="0059345E"/>
    <w:rsid w:val="005938B5"/>
    <w:rsid w:val="00594D08"/>
    <w:rsid w:val="00594DF1"/>
    <w:rsid w:val="00594F6B"/>
    <w:rsid w:val="00595AC7"/>
    <w:rsid w:val="0059623C"/>
    <w:rsid w:val="005A170F"/>
    <w:rsid w:val="005A2ADE"/>
    <w:rsid w:val="005A3F2D"/>
    <w:rsid w:val="005A3F78"/>
    <w:rsid w:val="005A427C"/>
    <w:rsid w:val="005A5201"/>
    <w:rsid w:val="005A5A9E"/>
    <w:rsid w:val="005A75D9"/>
    <w:rsid w:val="005B0195"/>
    <w:rsid w:val="005B0345"/>
    <w:rsid w:val="005B06BF"/>
    <w:rsid w:val="005B0D75"/>
    <w:rsid w:val="005B3714"/>
    <w:rsid w:val="005B5170"/>
    <w:rsid w:val="005B7017"/>
    <w:rsid w:val="005B7797"/>
    <w:rsid w:val="005B7865"/>
    <w:rsid w:val="005C025C"/>
    <w:rsid w:val="005C0739"/>
    <w:rsid w:val="005C33B4"/>
    <w:rsid w:val="005C4406"/>
    <w:rsid w:val="005C4417"/>
    <w:rsid w:val="005C4566"/>
    <w:rsid w:val="005C5A5A"/>
    <w:rsid w:val="005C6AAF"/>
    <w:rsid w:val="005D08C9"/>
    <w:rsid w:val="005D0985"/>
    <w:rsid w:val="005D1219"/>
    <w:rsid w:val="005D24FA"/>
    <w:rsid w:val="005D418A"/>
    <w:rsid w:val="005D483E"/>
    <w:rsid w:val="005D4A34"/>
    <w:rsid w:val="005D613D"/>
    <w:rsid w:val="005D64B1"/>
    <w:rsid w:val="005E1565"/>
    <w:rsid w:val="005E2252"/>
    <w:rsid w:val="005E345F"/>
    <w:rsid w:val="005E4F58"/>
    <w:rsid w:val="005E5E3D"/>
    <w:rsid w:val="005E5F93"/>
    <w:rsid w:val="005E5FF8"/>
    <w:rsid w:val="005E6613"/>
    <w:rsid w:val="005E6E93"/>
    <w:rsid w:val="005E6FF7"/>
    <w:rsid w:val="005E7662"/>
    <w:rsid w:val="005F120A"/>
    <w:rsid w:val="005F1494"/>
    <w:rsid w:val="005F1FC0"/>
    <w:rsid w:val="005F2FE8"/>
    <w:rsid w:val="005F58CF"/>
    <w:rsid w:val="005F63C1"/>
    <w:rsid w:val="005F67C4"/>
    <w:rsid w:val="005F71F7"/>
    <w:rsid w:val="005F7905"/>
    <w:rsid w:val="005F7CC8"/>
    <w:rsid w:val="006015E3"/>
    <w:rsid w:val="00602287"/>
    <w:rsid w:val="0060471B"/>
    <w:rsid w:val="00605823"/>
    <w:rsid w:val="00605D22"/>
    <w:rsid w:val="00605EB8"/>
    <w:rsid w:val="0060729A"/>
    <w:rsid w:val="00607305"/>
    <w:rsid w:val="006104FF"/>
    <w:rsid w:val="00611053"/>
    <w:rsid w:val="006112B5"/>
    <w:rsid w:val="00611EBF"/>
    <w:rsid w:val="006124D7"/>
    <w:rsid w:val="00612AC5"/>
    <w:rsid w:val="00612EA7"/>
    <w:rsid w:val="00614FD5"/>
    <w:rsid w:val="00615671"/>
    <w:rsid w:val="00616268"/>
    <w:rsid w:val="00616646"/>
    <w:rsid w:val="006167FB"/>
    <w:rsid w:val="00617383"/>
    <w:rsid w:val="006173BF"/>
    <w:rsid w:val="006179F5"/>
    <w:rsid w:val="00617A6B"/>
    <w:rsid w:val="00617D5D"/>
    <w:rsid w:val="00620878"/>
    <w:rsid w:val="00620E37"/>
    <w:rsid w:val="00622A68"/>
    <w:rsid w:val="00625AF1"/>
    <w:rsid w:val="00625F2A"/>
    <w:rsid w:val="006266D1"/>
    <w:rsid w:val="00630196"/>
    <w:rsid w:val="00632B5A"/>
    <w:rsid w:val="00634ED8"/>
    <w:rsid w:val="00636281"/>
    <w:rsid w:val="00636742"/>
    <w:rsid w:val="00636D4A"/>
    <w:rsid w:val="00642FB1"/>
    <w:rsid w:val="00643D4B"/>
    <w:rsid w:val="00643EDC"/>
    <w:rsid w:val="00645051"/>
    <w:rsid w:val="0064659F"/>
    <w:rsid w:val="0064696B"/>
    <w:rsid w:val="006502D8"/>
    <w:rsid w:val="006502EC"/>
    <w:rsid w:val="00650C2F"/>
    <w:rsid w:val="006526D5"/>
    <w:rsid w:val="00652C30"/>
    <w:rsid w:val="00654AC4"/>
    <w:rsid w:val="006556E7"/>
    <w:rsid w:val="00655702"/>
    <w:rsid w:val="00655ADE"/>
    <w:rsid w:val="00656577"/>
    <w:rsid w:val="00657A2C"/>
    <w:rsid w:val="00660DD0"/>
    <w:rsid w:val="00660E63"/>
    <w:rsid w:val="00660F70"/>
    <w:rsid w:val="00660F8B"/>
    <w:rsid w:val="006613F7"/>
    <w:rsid w:val="00661824"/>
    <w:rsid w:val="00662FCE"/>
    <w:rsid w:val="006655BB"/>
    <w:rsid w:val="00666700"/>
    <w:rsid w:val="00666942"/>
    <w:rsid w:val="00667718"/>
    <w:rsid w:val="0067288A"/>
    <w:rsid w:val="006734E9"/>
    <w:rsid w:val="00673684"/>
    <w:rsid w:val="00673929"/>
    <w:rsid w:val="00673DC1"/>
    <w:rsid w:val="006744D8"/>
    <w:rsid w:val="00674F8D"/>
    <w:rsid w:val="00676021"/>
    <w:rsid w:val="00676719"/>
    <w:rsid w:val="0067671C"/>
    <w:rsid w:val="00676B3C"/>
    <w:rsid w:val="00677BCF"/>
    <w:rsid w:val="00677FB0"/>
    <w:rsid w:val="00680793"/>
    <w:rsid w:val="00680DCD"/>
    <w:rsid w:val="006813CB"/>
    <w:rsid w:val="00681FCA"/>
    <w:rsid w:val="00682648"/>
    <w:rsid w:val="0068268B"/>
    <w:rsid w:val="006829F0"/>
    <w:rsid w:val="00682C8E"/>
    <w:rsid w:val="00683275"/>
    <w:rsid w:val="00683C67"/>
    <w:rsid w:val="00687940"/>
    <w:rsid w:val="00687DA9"/>
    <w:rsid w:val="00690526"/>
    <w:rsid w:val="00690FE3"/>
    <w:rsid w:val="00691DB5"/>
    <w:rsid w:val="00692BF0"/>
    <w:rsid w:val="00692BFB"/>
    <w:rsid w:val="00692F62"/>
    <w:rsid w:val="00693323"/>
    <w:rsid w:val="00694C74"/>
    <w:rsid w:val="006957A3"/>
    <w:rsid w:val="006959E9"/>
    <w:rsid w:val="00695D71"/>
    <w:rsid w:val="0069630D"/>
    <w:rsid w:val="00696BEC"/>
    <w:rsid w:val="00697BC8"/>
    <w:rsid w:val="00697F8D"/>
    <w:rsid w:val="006A12EB"/>
    <w:rsid w:val="006A1923"/>
    <w:rsid w:val="006A3B85"/>
    <w:rsid w:val="006A57BD"/>
    <w:rsid w:val="006A63D5"/>
    <w:rsid w:val="006A6433"/>
    <w:rsid w:val="006A651C"/>
    <w:rsid w:val="006A680D"/>
    <w:rsid w:val="006A6A29"/>
    <w:rsid w:val="006A7AF6"/>
    <w:rsid w:val="006A7FF2"/>
    <w:rsid w:val="006B0CC1"/>
    <w:rsid w:val="006B1AD5"/>
    <w:rsid w:val="006B1FF2"/>
    <w:rsid w:val="006B25E7"/>
    <w:rsid w:val="006B352B"/>
    <w:rsid w:val="006B48AA"/>
    <w:rsid w:val="006B59EC"/>
    <w:rsid w:val="006B5CC3"/>
    <w:rsid w:val="006B74B9"/>
    <w:rsid w:val="006C16DE"/>
    <w:rsid w:val="006C193E"/>
    <w:rsid w:val="006C25B5"/>
    <w:rsid w:val="006C2986"/>
    <w:rsid w:val="006C3CE4"/>
    <w:rsid w:val="006C3E42"/>
    <w:rsid w:val="006C4237"/>
    <w:rsid w:val="006C4483"/>
    <w:rsid w:val="006C487A"/>
    <w:rsid w:val="006C4EA6"/>
    <w:rsid w:val="006C4FEC"/>
    <w:rsid w:val="006C5624"/>
    <w:rsid w:val="006C5C99"/>
    <w:rsid w:val="006C5D42"/>
    <w:rsid w:val="006C7EC7"/>
    <w:rsid w:val="006D0519"/>
    <w:rsid w:val="006D1D5B"/>
    <w:rsid w:val="006D1E5D"/>
    <w:rsid w:val="006D2411"/>
    <w:rsid w:val="006D30F3"/>
    <w:rsid w:val="006D33CB"/>
    <w:rsid w:val="006D42D8"/>
    <w:rsid w:val="006D47AF"/>
    <w:rsid w:val="006D558F"/>
    <w:rsid w:val="006D55E4"/>
    <w:rsid w:val="006D5685"/>
    <w:rsid w:val="006D7729"/>
    <w:rsid w:val="006E0580"/>
    <w:rsid w:val="006E1717"/>
    <w:rsid w:val="006E1E9A"/>
    <w:rsid w:val="006E210B"/>
    <w:rsid w:val="006E216E"/>
    <w:rsid w:val="006E2DE0"/>
    <w:rsid w:val="006E2F62"/>
    <w:rsid w:val="006E469F"/>
    <w:rsid w:val="006E5258"/>
    <w:rsid w:val="006E5377"/>
    <w:rsid w:val="006E5CC7"/>
    <w:rsid w:val="006E6795"/>
    <w:rsid w:val="006E7B67"/>
    <w:rsid w:val="006F08A0"/>
    <w:rsid w:val="006F19EC"/>
    <w:rsid w:val="006F1DBC"/>
    <w:rsid w:val="006F2872"/>
    <w:rsid w:val="006F32C1"/>
    <w:rsid w:val="006F3E29"/>
    <w:rsid w:val="006F4C5C"/>
    <w:rsid w:val="006F5035"/>
    <w:rsid w:val="006F670E"/>
    <w:rsid w:val="007004DB"/>
    <w:rsid w:val="0070051E"/>
    <w:rsid w:val="00700660"/>
    <w:rsid w:val="00701604"/>
    <w:rsid w:val="00701B1A"/>
    <w:rsid w:val="00701C74"/>
    <w:rsid w:val="0070236B"/>
    <w:rsid w:val="00702A85"/>
    <w:rsid w:val="0070363D"/>
    <w:rsid w:val="007065A1"/>
    <w:rsid w:val="00706EDC"/>
    <w:rsid w:val="00710B3F"/>
    <w:rsid w:val="00710FD2"/>
    <w:rsid w:val="00712DA3"/>
    <w:rsid w:val="00714C8D"/>
    <w:rsid w:val="00714EA9"/>
    <w:rsid w:val="00714F71"/>
    <w:rsid w:val="00715965"/>
    <w:rsid w:val="00716392"/>
    <w:rsid w:val="00716E22"/>
    <w:rsid w:val="007206B3"/>
    <w:rsid w:val="0072087B"/>
    <w:rsid w:val="00720898"/>
    <w:rsid w:val="00721319"/>
    <w:rsid w:val="00722031"/>
    <w:rsid w:val="00722AB7"/>
    <w:rsid w:val="007244D5"/>
    <w:rsid w:val="007248FE"/>
    <w:rsid w:val="007254B6"/>
    <w:rsid w:val="007258EE"/>
    <w:rsid w:val="00725ABE"/>
    <w:rsid w:val="007260D9"/>
    <w:rsid w:val="00730CAA"/>
    <w:rsid w:val="00730EAD"/>
    <w:rsid w:val="007311DE"/>
    <w:rsid w:val="007313D6"/>
    <w:rsid w:val="00732585"/>
    <w:rsid w:val="0073291F"/>
    <w:rsid w:val="00733D78"/>
    <w:rsid w:val="00733F8D"/>
    <w:rsid w:val="00734193"/>
    <w:rsid w:val="00735285"/>
    <w:rsid w:val="00735DED"/>
    <w:rsid w:val="00740191"/>
    <w:rsid w:val="00740836"/>
    <w:rsid w:val="007410AA"/>
    <w:rsid w:val="00741ADE"/>
    <w:rsid w:val="007444BC"/>
    <w:rsid w:val="00744B6C"/>
    <w:rsid w:val="007464A0"/>
    <w:rsid w:val="00746854"/>
    <w:rsid w:val="0074733E"/>
    <w:rsid w:val="00747E72"/>
    <w:rsid w:val="0075189A"/>
    <w:rsid w:val="00751CEB"/>
    <w:rsid w:val="007522BA"/>
    <w:rsid w:val="007528BB"/>
    <w:rsid w:val="00752E7F"/>
    <w:rsid w:val="00753F94"/>
    <w:rsid w:val="007553D6"/>
    <w:rsid w:val="00756E21"/>
    <w:rsid w:val="00757B1F"/>
    <w:rsid w:val="00757C6D"/>
    <w:rsid w:val="00760FCF"/>
    <w:rsid w:val="0076148A"/>
    <w:rsid w:val="0076198C"/>
    <w:rsid w:val="00761A03"/>
    <w:rsid w:val="00761E3C"/>
    <w:rsid w:val="007620F0"/>
    <w:rsid w:val="0076278B"/>
    <w:rsid w:val="007627CD"/>
    <w:rsid w:val="00762DAC"/>
    <w:rsid w:val="007631B5"/>
    <w:rsid w:val="007634F9"/>
    <w:rsid w:val="007651D4"/>
    <w:rsid w:val="0076523C"/>
    <w:rsid w:val="00765EE0"/>
    <w:rsid w:val="0076600C"/>
    <w:rsid w:val="007666AE"/>
    <w:rsid w:val="00766D9D"/>
    <w:rsid w:val="00771E3E"/>
    <w:rsid w:val="00773F4A"/>
    <w:rsid w:val="00774605"/>
    <w:rsid w:val="00776B29"/>
    <w:rsid w:val="00777EE0"/>
    <w:rsid w:val="0078066C"/>
    <w:rsid w:val="00782E87"/>
    <w:rsid w:val="00782F89"/>
    <w:rsid w:val="007833CB"/>
    <w:rsid w:val="00783662"/>
    <w:rsid w:val="00783C27"/>
    <w:rsid w:val="00784A94"/>
    <w:rsid w:val="00786419"/>
    <w:rsid w:val="0078735B"/>
    <w:rsid w:val="0079013F"/>
    <w:rsid w:val="007929D3"/>
    <w:rsid w:val="00793989"/>
    <w:rsid w:val="00793C6D"/>
    <w:rsid w:val="00794C92"/>
    <w:rsid w:val="007964E5"/>
    <w:rsid w:val="007A04F2"/>
    <w:rsid w:val="007A05EC"/>
    <w:rsid w:val="007A0715"/>
    <w:rsid w:val="007A10EF"/>
    <w:rsid w:val="007A42F3"/>
    <w:rsid w:val="007A530F"/>
    <w:rsid w:val="007A5985"/>
    <w:rsid w:val="007A5A27"/>
    <w:rsid w:val="007A5CFE"/>
    <w:rsid w:val="007A65E1"/>
    <w:rsid w:val="007A6B07"/>
    <w:rsid w:val="007A6B9E"/>
    <w:rsid w:val="007A7027"/>
    <w:rsid w:val="007A7CBC"/>
    <w:rsid w:val="007B0BCE"/>
    <w:rsid w:val="007B0C04"/>
    <w:rsid w:val="007B346F"/>
    <w:rsid w:val="007B3556"/>
    <w:rsid w:val="007B6ABA"/>
    <w:rsid w:val="007B78E3"/>
    <w:rsid w:val="007B7A0A"/>
    <w:rsid w:val="007C1B6F"/>
    <w:rsid w:val="007C25C4"/>
    <w:rsid w:val="007C2D85"/>
    <w:rsid w:val="007C3480"/>
    <w:rsid w:val="007C3E59"/>
    <w:rsid w:val="007C40D0"/>
    <w:rsid w:val="007C4C22"/>
    <w:rsid w:val="007C66CB"/>
    <w:rsid w:val="007C68D9"/>
    <w:rsid w:val="007C6DC9"/>
    <w:rsid w:val="007D090E"/>
    <w:rsid w:val="007D1BFD"/>
    <w:rsid w:val="007D20F6"/>
    <w:rsid w:val="007D530A"/>
    <w:rsid w:val="007D6ADE"/>
    <w:rsid w:val="007D740A"/>
    <w:rsid w:val="007D7555"/>
    <w:rsid w:val="007D767F"/>
    <w:rsid w:val="007D7759"/>
    <w:rsid w:val="007D7955"/>
    <w:rsid w:val="007D7963"/>
    <w:rsid w:val="007E0157"/>
    <w:rsid w:val="007E0B90"/>
    <w:rsid w:val="007E0C5A"/>
    <w:rsid w:val="007E24FF"/>
    <w:rsid w:val="007E26C1"/>
    <w:rsid w:val="007E3729"/>
    <w:rsid w:val="007E4FCC"/>
    <w:rsid w:val="007E55A8"/>
    <w:rsid w:val="007E5AD2"/>
    <w:rsid w:val="007E62AF"/>
    <w:rsid w:val="007E6EEF"/>
    <w:rsid w:val="007E6F80"/>
    <w:rsid w:val="007E7452"/>
    <w:rsid w:val="007E785D"/>
    <w:rsid w:val="007F1314"/>
    <w:rsid w:val="007F159F"/>
    <w:rsid w:val="007F1794"/>
    <w:rsid w:val="007F2E10"/>
    <w:rsid w:val="007F5877"/>
    <w:rsid w:val="007F5A24"/>
    <w:rsid w:val="007F5B21"/>
    <w:rsid w:val="007F61BA"/>
    <w:rsid w:val="007F6538"/>
    <w:rsid w:val="007F6818"/>
    <w:rsid w:val="007F7458"/>
    <w:rsid w:val="007F7B32"/>
    <w:rsid w:val="007F7E62"/>
    <w:rsid w:val="00800F5A"/>
    <w:rsid w:val="00801FE2"/>
    <w:rsid w:val="008028B3"/>
    <w:rsid w:val="00803304"/>
    <w:rsid w:val="0080365B"/>
    <w:rsid w:val="008053E7"/>
    <w:rsid w:val="00805DB0"/>
    <w:rsid w:val="008062C6"/>
    <w:rsid w:val="00806729"/>
    <w:rsid w:val="00806D82"/>
    <w:rsid w:val="00807101"/>
    <w:rsid w:val="00812126"/>
    <w:rsid w:val="008128D3"/>
    <w:rsid w:val="0081337A"/>
    <w:rsid w:val="0081382F"/>
    <w:rsid w:val="00814628"/>
    <w:rsid w:val="008152D0"/>
    <w:rsid w:val="00817054"/>
    <w:rsid w:val="0081740B"/>
    <w:rsid w:val="00817F21"/>
    <w:rsid w:val="008201D7"/>
    <w:rsid w:val="008226AA"/>
    <w:rsid w:val="008249CB"/>
    <w:rsid w:val="008250BA"/>
    <w:rsid w:val="00825286"/>
    <w:rsid w:val="00825C83"/>
    <w:rsid w:val="008263A4"/>
    <w:rsid w:val="00831C7B"/>
    <w:rsid w:val="00833615"/>
    <w:rsid w:val="00837389"/>
    <w:rsid w:val="00837907"/>
    <w:rsid w:val="00840B33"/>
    <w:rsid w:val="008415E1"/>
    <w:rsid w:val="0084390B"/>
    <w:rsid w:val="0084393B"/>
    <w:rsid w:val="00844F5A"/>
    <w:rsid w:val="00845F89"/>
    <w:rsid w:val="00846116"/>
    <w:rsid w:val="008466E0"/>
    <w:rsid w:val="0084706B"/>
    <w:rsid w:val="00847965"/>
    <w:rsid w:val="00847A08"/>
    <w:rsid w:val="00850407"/>
    <w:rsid w:val="00850A35"/>
    <w:rsid w:val="00851107"/>
    <w:rsid w:val="00855089"/>
    <w:rsid w:val="008550B5"/>
    <w:rsid w:val="00855842"/>
    <w:rsid w:val="00855A22"/>
    <w:rsid w:val="008560C1"/>
    <w:rsid w:val="0085673A"/>
    <w:rsid w:val="00857236"/>
    <w:rsid w:val="008573F1"/>
    <w:rsid w:val="0085794D"/>
    <w:rsid w:val="00857E40"/>
    <w:rsid w:val="00861FBD"/>
    <w:rsid w:val="00862384"/>
    <w:rsid w:val="008627B7"/>
    <w:rsid w:val="00862C75"/>
    <w:rsid w:val="00862CCB"/>
    <w:rsid w:val="008631DE"/>
    <w:rsid w:val="00863C81"/>
    <w:rsid w:val="0086411A"/>
    <w:rsid w:val="00864A94"/>
    <w:rsid w:val="0086538B"/>
    <w:rsid w:val="00866EE0"/>
    <w:rsid w:val="008703AC"/>
    <w:rsid w:val="008720AB"/>
    <w:rsid w:val="00872491"/>
    <w:rsid w:val="0087275D"/>
    <w:rsid w:val="00872C2C"/>
    <w:rsid w:val="00873663"/>
    <w:rsid w:val="00873EA2"/>
    <w:rsid w:val="00873FBF"/>
    <w:rsid w:val="0087410B"/>
    <w:rsid w:val="00874476"/>
    <w:rsid w:val="0087511C"/>
    <w:rsid w:val="0087564A"/>
    <w:rsid w:val="00875716"/>
    <w:rsid w:val="00876EBE"/>
    <w:rsid w:val="008773E0"/>
    <w:rsid w:val="00880840"/>
    <w:rsid w:val="00881056"/>
    <w:rsid w:val="00882908"/>
    <w:rsid w:val="00884A07"/>
    <w:rsid w:val="00884C4E"/>
    <w:rsid w:val="00884CFB"/>
    <w:rsid w:val="00885D92"/>
    <w:rsid w:val="008864A2"/>
    <w:rsid w:val="008878DF"/>
    <w:rsid w:val="00887EE7"/>
    <w:rsid w:val="008903FF"/>
    <w:rsid w:val="0089055E"/>
    <w:rsid w:val="00890693"/>
    <w:rsid w:val="00890B69"/>
    <w:rsid w:val="00891469"/>
    <w:rsid w:val="00891A4F"/>
    <w:rsid w:val="00891DE5"/>
    <w:rsid w:val="00892106"/>
    <w:rsid w:val="0089244B"/>
    <w:rsid w:val="008928D2"/>
    <w:rsid w:val="0089376E"/>
    <w:rsid w:val="008941C1"/>
    <w:rsid w:val="008943C0"/>
    <w:rsid w:val="00894CB9"/>
    <w:rsid w:val="00894DC1"/>
    <w:rsid w:val="00894F83"/>
    <w:rsid w:val="00895A36"/>
    <w:rsid w:val="00896B65"/>
    <w:rsid w:val="008A004A"/>
    <w:rsid w:val="008A06D1"/>
    <w:rsid w:val="008A2505"/>
    <w:rsid w:val="008A2508"/>
    <w:rsid w:val="008A49BB"/>
    <w:rsid w:val="008A4C4C"/>
    <w:rsid w:val="008A5D2F"/>
    <w:rsid w:val="008A69C9"/>
    <w:rsid w:val="008A7526"/>
    <w:rsid w:val="008A7527"/>
    <w:rsid w:val="008B0F1E"/>
    <w:rsid w:val="008B100C"/>
    <w:rsid w:val="008B72AC"/>
    <w:rsid w:val="008C1A58"/>
    <w:rsid w:val="008C1AB7"/>
    <w:rsid w:val="008C495B"/>
    <w:rsid w:val="008C4F01"/>
    <w:rsid w:val="008C50A5"/>
    <w:rsid w:val="008C6D37"/>
    <w:rsid w:val="008C7FA7"/>
    <w:rsid w:val="008D0E3C"/>
    <w:rsid w:val="008D1125"/>
    <w:rsid w:val="008D18DC"/>
    <w:rsid w:val="008D1B3F"/>
    <w:rsid w:val="008D1F4C"/>
    <w:rsid w:val="008D32B4"/>
    <w:rsid w:val="008D362F"/>
    <w:rsid w:val="008D52F6"/>
    <w:rsid w:val="008D55CA"/>
    <w:rsid w:val="008D5ADB"/>
    <w:rsid w:val="008D606B"/>
    <w:rsid w:val="008D641E"/>
    <w:rsid w:val="008D7179"/>
    <w:rsid w:val="008D74B1"/>
    <w:rsid w:val="008D76E1"/>
    <w:rsid w:val="008E0EC4"/>
    <w:rsid w:val="008E13CC"/>
    <w:rsid w:val="008E1555"/>
    <w:rsid w:val="008E2C8C"/>
    <w:rsid w:val="008E2D43"/>
    <w:rsid w:val="008E3547"/>
    <w:rsid w:val="008E4AB7"/>
    <w:rsid w:val="008E6164"/>
    <w:rsid w:val="008E6435"/>
    <w:rsid w:val="008E6FD8"/>
    <w:rsid w:val="008F05AA"/>
    <w:rsid w:val="008F108B"/>
    <w:rsid w:val="008F2CA2"/>
    <w:rsid w:val="008F45AD"/>
    <w:rsid w:val="008F49FA"/>
    <w:rsid w:val="008F4C64"/>
    <w:rsid w:val="008F4F4B"/>
    <w:rsid w:val="008F5407"/>
    <w:rsid w:val="008F5474"/>
    <w:rsid w:val="008F7AE6"/>
    <w:rsid w:val="008F7D16"/>
    <w:rsid w:val="00900312"/>
    <w:rsid w:val="00900AEC"/>
    <w:rsid w:val="00901ED5"/>
    <w:rsid w:val="00902004"/>
    <w:rsid w:val="00902357"/>
    <w:rsid w:val="009026F9"/>
    <w:rsid w:val="009027BA"/>
    <w:rsid w:val="00903A70"/>
    <w:rsid w:val="00903E51"/>
    <w:rsid w:val="00903F4E"/>
    <w:rsid w:val="00903FEE"/>
    <w:rsid w:val="009045E8"/>
    <w:rsid w:val="00905C1D"/>
    <w:rsid w:val="00906D54"/>
    <w:rsid w:val="009071F2"/>
    <w:rsid w:val="00907E0E"/>
    <w:rsid w:val="009108AB"/>
    <w:rsid w:val="00910DF2"/>
    <w:rsid w:val="00911019"/>
    <w:rsid w:val="0091104A"/>
    <w:rsid w:val="00912FDE"/>
    <w:rsid w:val="00913784"/>
    <w:rsid w:val="00913E65"/>
    <w:rsid w:val="0091447D"/>
    <w:rsid w:val="009155ED"/>
    <w:rsid w:val="0091573D"/>
    <w:rsid w:val="00915D91"/>
    <w:rsid w:val="00915F05"/>
    <w:rsid w:val="00916051"/>
    <w:rsid w:val="0091694C"/>
    <w:rsid w:val="00917366"/>
    <w:rsid w:val="00917E28"/>
    <w:rsid w:val="00920913"/>
    <w:rsid w:val="00921138"/>
    <w:rsid w:val="009216CB"/>
    <w:rsid w:val="00921AB4"/>
    <w:rsid w:val="00921AB9"/>
    <w:rsid w:val="0092351F"/>
    <w:rsid w:val="00923D9B"/>
    <w:rsid w:val="009272E4"/>
    <w:rsid w:val="009305E9"/>
    <w:rsid w:val="00931623"/>
    <w:rsid w:val="00931C45"/>
    <w:rsid w:val="009322F4"/>
    <w:rsid w:val="009323F7"/>
    <w:rsid w:val="0093301A"/>
    <w:rsid w:val="009338D4"/>
    <w:rsid w:val="009349D0"/>
    <w:rsid w:val="009357B5"/>
    <w:rsid w:val="00935A05"/>
    <w:rsid w:val="00936443"/>
    <w:rsid w:val="0093691B"/>
    <w:rsid w:val="00937038"/>
    <w:rsid w:val="00937BE5"/>
    <w:rsid w:val="00940AE5"/>
    <w:rsid w:val="00941E2E"/>
    <w:rsid w:val="00941EC8"/>
    <w:rsid w:val="00942146"/>
    <w:rsid w:val="009425B3"/>
    <w:rsid w:val="009435B4"/>
    <w:rsid w:val="00943D39"/>
    <w:rsid w:val="00944084"/>
    <w:rsid w:val="00945F43"/>
    <w:rsid w:val="00946C86"/>
    <w:rsid w:val="00947C6A"/>
    <w:rsid w:val="00947DE9"/>
    <w:rsid w:val="0095077A"/>
    <w:rsid w:val="00950912"/>
    <w:rsid w:val="00950F97"/>
    <w:rsid w:val="0095219B"/>
    <w:rsid w:val="009529E7"/>
    <w:rsid w:val="00953CCC"/>
    <w:rsid w:val="00955AF3"/>
    <w:rsid w:val="00957239"/>
    <w:rsid w:val="00957712"/>
    <w:rsid w:val="00957788"/>
    <w:rsid w:val="00957FCA"/>
    <w:rsid w:val="009604B8"/>
    <w:rsid w:val="009614D3"/>
    <w:rsid w:val="009631E1"/>
    <w:rsid w:val="00963D6E"/>
    <w:rsid w:val="00963F4C"/>
    <w:rsid w:val="0096590A"/>
    <w:rsid w:val="009660B6"/>
    <w:rsid w:val="00966597"/>
    <w:rsid w:val="00966825"/>
    <w:rsid w:val="009707D2"/>
    <w:rsid w:val="0097135B"/>
    <w:rsid w:val="00971B19"/>
    <w:rsid w:val="00972CC3"/>
    <w:rsid w:val="00972CD1"/>
    <w:rsid w:val="0097458E"/>
    <w:rsid w:val="009746C6"/>
    <w:rsid w:val="00974CD3"/>
    <w:rsid w:val="009750FD"/>
    <w:rsid w:val="009753AB"/>
    <w:rsid w:val="00975612"/>
    <w:rsid w:val="00977009"/>
    <w:rsid w:val="00980239"/>
    <w:rsid w:val="009809A0"/>
    <w:rsid w:val="00980DEB"/>
    <w:rsid w:val="00980FD5"/>
    <w:rsid w:val="00981515"/>
    <w:rsid w:val="009826AF"/>
    <w:rsid w:val="00982ACD"/>
    <w:rsid w:val="00983482"/>
    <w:rsid w:val="00983557"/>
    <w:rsid w:val="00984569"/>
    <w:rsid w:val="00984805"/>
    <w:rsid w:val="00984CAB"/>
    <w:rsid w:val="00984FC5"/>
    <w:rsid w:val="00985715"/>
    <w:rsid w:val="00985D9A"/>
    <w:rsid w:val="00986455"/>
    <w:rsid w:val="009864B4"/>
    <w:rsid w:val="00987095"/>
    <w:rsid w:val="0098773B"/>
    <w:rsid w:val="0098774F"/>
    <w:rsid w:val="009879D7"/>
    <w:rsid w:val="00987DFD"/>
    <w:rsid w:val="00990A65"/>
    <w:rsid w:val="00991250"/>
    <w:rsid w:val="00991488"/>
    <w:rsid w:val="00992238"/>
    <w:rsid w:val="00995BE5"/>
    <w:rsid w:val="00996143"/>
    <w:rsid w:val="009961F3"/>
    <w:rsid w:val="00996C5F"/>
    <w:rsid w:val="00996DE8"/>
    <w:rsid w:val="0099739E"/>
    <w:rsid w:val="009A0133"/>
    <w:rsid w:val="009A051E"/>
    <w:rsid w:val="009A0DD4"/>
    <w:rsid w:val="009A1BA7"/>
    <w:rsid w:val="009A5A0A"/>
    <w:rsid w:val="009A69CC"/>
    <w:rsid w:val="009A759E"/>
    <w:rsid w:val="009B1D3E"/>
    <w:rsid w:val="009B2B93"/>
    <w:rsid w:val="009B383D"/>
    <w:rsid w:val="009B40C6"/>
    <w:rsid w:val="009B48B5"/>
    <w:rsid w:val="009B50C2"/>
    <w:rsid w:val="009B523F"/>
    <w:rsid w:val="009B6CCD"/>
    <w:rsid w:val="009C0386"/>
    <w:rsid w:val="009C049C"/>
    <w:rsid w:val="009C1593"/>
    <w:rsid w:val="009C1E48"/>
    <w:rsid w:val="009C369A"/>
    <w:rsid w:val="009C3F92"/>
    <w:rsid w:val="009C4AD6"/>
    <w:rsid w:val="009C4AEE"/>
    <w:rsid w:val="009C5FA8"/>
    <w:rsid w:val="009C6030"/>
    <w:rsid w:val="009C614E"/>
    <w:rsid w:val="009C66D5"/>
    <w:rsid w:val="009C6DBE"/>
    <w:rsid w:val="009D0D0A"/>
    <w:rsid w:val="009D1BE8"/>
    <w:rsid w:val="009D252C"/>
    <w:rsid w:val="009D257B"/>
    <w:rsid w:val="009D334A"/>
    <w:rsid w:val="009D39E4"/>
    <w:rsid w:val="009D54D6"/>
    <w:rsid w:val="009D5812"/>
    <w:rsid w:val="009D5F19"/>
    <w:rsid w:val="009D74AF"/>
    <w:rsid w:val="009D7756"/>
    <w:rsid w:val="009E0052"/>
    <w:rsid w:val="009E0500"/>
    <w:rsid w:val="009E0F7E"/>
    <w:rsid w:val="009E2947"/>
    <w:rsid w:val="009E3B22"/>
    <w:rsid w:val="009E3CF1"/>
    <w:rsid w:val="009E4564"/>
    <w:rsid w:val="009E4C04"/>
    <w:rsid w:val="009E5679"/>
    <w:rsid w:val="009E637C"/>
    <w:rsid w:val="009E6760"/>
    <w:rsid w:val="009E6981"/>
    <w:rsid w:val="009E6B01"/>
    <w:rsid w:val="009E7241"/>
    <w:rsid w:val="009E7CC1"/>
    <w:rsid w:val="009E7DC5"/>
    <w:rsid w:val="009E7E56"/>
    <w:rsid w:val="009F0385"/>
    <w:rsid w:val="009F0572"/>
    <w:rsid w:val="009F0A52"/>
    <w:rsid w:val="009F1117"/>
    <w:rsid w:val="009F140B"/>
    <w:rsid w:val="009F2DD1"/>
    <w:rsid w:val="009F387C"/>
    <w:rsid w:val="009F423E"/>
    <w:rsid w:val="009F44A6"/>
    <w:rsid w:val="009F4D2B"/>
    <w:rsid w:val="009F521B"/>
    <w:rsid w:val="009F628F"/>
    <w:rsid w:val="009F72C2"/>
    <w:rsid w:val="009F7D6E"/>
    <w:rsid w:val="00A012E7"/>
    <w:rsid w:val="00A015B5"/>
    <w:rsid w:val="00A01AFF"/>
    <w:rsid w:val="00A028BB"/>
    <w:rsid w:val="00A0460E"/>
    <w:rsid w:val="00A04836"/>
    <w:rsid w:val="00A0483A"/>
    <w:rsid w:val="00A06EB6"/>
    <w:rsid w:val="00A10A13"/>
    <w:rsid w:val="00A11260"/>
    <w:rsid w:val="00A11F7E"/>
    <w:rsid w:val="00A1348B"/>
    <w:rsid w:val="00A13706"/>
    <w:rsid w:val="00A13E23"/>
    <w:rsid w:val="00A1475E"/>
    <w:rsid w:val="00A1491D"/>
    <w:rsid w:val="00A155B0"/>
    <w:rsid w:val="00A166F4"/>
    <w:rsid w:val="00A20864"/>
    <w:rsid w:val="00A20AC2"/>
    <w:rsid w:val="00A21FF9"/>
    <w:rsid w:val="00A22EEC"/>
    <w:rsid w:val="00A24279"/>
    <w:rsid w:val="00A24DB8"/>
    <w:rsid w:val="00A24E9B"/>
    <w:rsid w:val="00A252F2"/>
    <w:rsid w:val="00A25C41"/>
    <w:rsid w:val="00A26B8A"/>
    <w:rsid w:val="00A26F58"/>
    <w:rsid w:val="00A277A8"/>
    <w:rsid w:val="00A27BD4"/>
    <w:rsid w:val="00A31607"/>
    <w:rsid w:val="00A31C28"/>
    <w:rsid w:val="00A3337E"/>
    <w:rsid w:val="00A33B6E"/>
    <w:rsid w:val="00A37465"/>
    <w:rsid w:val="00A37FDC"/>
    <w:rsid w:val="00A409AF"/>
    <w:rsid w:val="00A423EE"/>
    <w:rsid w:val="00A428DE"/>
    <w:rsid w:val="00A42B68"/>
    <w:rsid w:val="00A4336E"/>
    <w:rsid w:val="00A441DF"/>
    <w:rsid w:val="00A456D3"/>
    <w:rsid w:val="00A45AE8"/>
    <w:rsid w:val="00A5103F"/>
    <w:rsid w:val="00A51059"/>
    <w:rsid w:val="00A514DB"/>
    <w:rsid w:val="00A525A0"/>
    <w:rsid w:val="00A52E93"/>
    <w:rsid w:val="00A534EB"/>
    <w:rsid w:val="00A54193"/>
    <w:rsid w:val="00A542A1"/>
    <w:rsid w:val="00A54546"/>
    <w:rsid w:val="00A54C9D"/>
    <w:rsid w:val="00A55C4B"/>
    <w:rsid w:val="00A56529"/>
    <w:rsid w:val="00A5712D"/>
    <w:rsid w:val="00A57E6A"/>
    <w:rsid w:val="00A601D0"/>
    <w:rsid w:val="00A60E37"/>
    <w:rsid w:val="00A611AD"/>
    <w:rsid w:val="00A61883"/>
    <w:rsid w:val="00A61C22"/>
    <w:rsid w:val="00A6200F"/>
    <w:rsid w:val="00A62307"/>
    <w:rsid w:val="00A62674"/>
    <w:rsid w:val="00A626C1"/>
    <w:rsid w:val="00A630EE"/>
    <w:rsid w:val="00A63F7F"/>
    <w:rsid w:val="00A6608C"/>
    <w:rsid w:val="00A66978"/>
    <w:rsid w:val="00A66A66"/>
    <w:rsid w:val="00A67047"/>
    <w:rsid w:val="00A6724F"/>
    <w:rsid w:val="00A67418"/>
    <w:rsid w:val="00A67669"/>
    <w:rsid w:val="00A6775A"/>
    <w:rsid w:val="00A70093"/>
    <w:rsid w:val="00A70CE9"/>
    <w:rsid w:val="00A7137B"/>
    <w:rsid w:val="00A7209F"/>
    <w:rsid w:val="00A73B0E"/>
    <w:rsid w:val="00A76F53"/>
    <w:rsid w:val="00A77BEE"/>
    <w:rsid w:val="00A77FCF"/>
    <w:rsid w:val="00A80248"/>
    <w:rsid w:val="00A80436"/>
    <w:rsid w:val="00A810AA"/>
    <w:rsid w:val="00A81A2E"/>
    <w:rsid w:val="00A8578C"/>
    <w:rsid w:val="00A85A54"/>
    <w:rsid w:val="00A85F7D"/>
    <w:rsid w:val="00A862B0"/>
    <w:rsid w:val="00A910E1"/>
    <w:rsid w:val="00A93060"/>
    <w:rsid w:val="00A93E77"/>
    <w:rsid w:val="00A9418E"/>
    <w:rsid w:val="00A954F4"/>
    <w:rsid w:val="00A955B7"/>
    <w:rsid w:val="00A968AA"/>
    <w:rsid w:val="00AA005F"/>
    <w:rsid w:val="00AA0B3D"/>
    <w:rsid w:val="00AA10B8"/>
    <w:rsid w:val="00AA16B6"/>
    <w:rsid w:val="00AA243A"/>
    <w:rsid w:val="00AA2F3D"/>
    <w:rsid w:val="00AA4365"/>
    <w:rsid w:val="00AA4DD4"/>
    <w:rsid w:val="00AA5D1A"/>
    <w:rsid w:val="00AA60C5"/>
    <w:rsid w:val="00AB0160"/>
    <w:rsid w:val="00AB18EC"/>
    <w:rsid w:val="00AB3630"/>
    <w:rsid w:val="00AB4A72"/>
    <w:rsid w:val="00AB4E28"/>
    <w:rsid w:val="00AB6A2B"/>
    <w:rsid w:val="00AB752C"/>
    <w:rsid w:val="00AB7C16"/>
    <w:rsid w:val="00AC0315"/>
    <w:rsid w:val="00AC08C4"/>
    <w:rsid w:val="00AC3D4B"/>
    <w:rsid w:val="00AC3DA9"/>
    <w:rsid w:val="00AC48F2"/>
    <w:rsid w:val="00AC59B1"/>
    <w:rsid w:val="00AC5C29"/>
    <w:rsid w:val="00AC66AF"/>
    <w:rsid w:val="00AD0EA1"/>
    <w:rsid w:val="00AD1853"/>
    <w:rsid w:val="00AD20EA"/>
    <w:rsid w:val="00AD40AF"/>
    <w:rsid w:val="00AD6E2E"/>
    <w:rsid w:val="00AD7D6E"/>
    <w:rsid w:val="00AD7F59"/>
    <w:rsid w:val="00AD7F7B"/>
    <w:rsid w:val="00AE0AD3"/>
    <w:rsid w:val="00AE15B4"/>
    <w:rsid w:val="00AE2220"/>
    <w:rsid w:val="00AE28F7"/>
    <w:rsid w:val="00AE31A8"/>
    <w:rsid w:val="00AE3C20"/>
    <w:rsid w:val="00AE3C41"/>
    <w:rsid w:val="00AE4785"/>
    <w:rsid w:val="00AE5EDB"/>
    <w:rsid w:val="00AE6BBF"/>
    <w:rsid w:val="00AE76EA"/>
    <w:rsid w:val="00AF2AF1"/>
    <w:rsid w:val="00AF2D58"/>
    <w:rsid w:val="00AF430B"/>
    <w:rsid w:val="00AF443C"/>
    <w:rsid w:val="00AF4467"/>
    <w:rsid w:val="00AF5579"/>
    <w:rsid w:val="00AF55C3"/>
    <w:rsid w:val="00AF6169"/>
    <w:rsid w:val="00B0008C"/>
    <w:rsid w:val="00B00708"/>
    <w:rsid w:val="00B0088A"/>
    <w:rsid w:val="00B01DDA"/>
    <w:rsid w:val="00B02272"/>
    <w:rsid w:val="00B03C24"/>
    <w:rsid w:val="00B03F3B"/>
    <w:rsid w:val="00B046C6"/>
    <w:rsid w:val="00B0524D"/>
    <w:rsid w:val="00B0544B"/>
    <w:rsid w:val="00B0796F"/>
    <w:rsid w:val="00B07D34"/>
    <w:rsid w:val="00B12BB6"/>
    <w:rsid w:val="00B139C6"/>
    <w:rsid w:val="00B13AD3"/>
    <w:rsid w:val="00B13BFB"/>
    <w:rsid w:val="00B14261"/>
    <w:rsid w:val="00B1432B"/>
    <w:rsid w:val="00B145A6"/>
    <w:rsid w:val="00B1529F"/>
    <w:rsid w:val="00B154D0"/>
    <w:rsid w:val="00B16C3B"/>
    <w:rsid w:val="00B205BE"/>
    <w:rsid w:val="00B208E4"/>
    <w:rsid w:val="00B21578"/>
    <w:rsid w:val="00B21F8E"/>
    <w:rsid w:val="00B2245C"/>
    <w:rsid w:val="00B22B1D"/>
    <w:rsid w:val="00B22CCE"/>
    <w:rsid w:val="00B22D29"/>
    <w:rsid w:val="00B22EAD"/>
    <w:rsid w:val="00B233A9"/>
    <w:rsid w:val="00B2360F"/>
    <w:rsid w:val="00B25B39"/>
    <w:rsid w:val="00B26094"/>
    <w:rsid w:val="00B26221"/>
    <w:rsid w:val="00B26954"/>
    <w:rsid w:val="00B272A1"/>
    <w:rsid w:val="00B27346"/>
    <w:rsid w:val="00B275DC"/>
    <w:rsid w:val="00B3116D"/>
    <w:rsid w:val="00B31921"/>
    <w:rsid w:val="00B338BA"/>
    <w:rsid w:val="00B34655"/>
    <w:rsid w:val="00B34E55"/>
    <w:rsid w:val="00B35665"/>
    <w:rsid w:val="00B35C33"/>
    <w:rsid w:val="00B35D70"/>
    <w:rsid w:val="00B36D2D"/>
    <w:rsid w:val="00B40E7F"/>
    <w:rsid w:val="00B41A06"/>
    <w:rsid w:val="00B42695"/>
    <w:rsid w:val="00B42759"/>
    <w:rsid w:val="00B42958"/>
    <w:rsid w:val="00B44018"/>
    <w:rsid w:val="00B44516"/>
    <w:rsid w:val="00B44ABA"/>
    <w:rsid w:val="00B451FC"/>
    <w:rsid w:val="00B462FC"/>
    <w:rsid w:val="00B47282"/>
    <w:rsid w:val="00B508C5"/>
    <w:rsid w:val="00B50A65"/>
    <w:rsid w:val="00B524B8"/>
    <w:rsid w:val="00B527C7"/>
    <w:rsid w:val="00B52F79"/>
    <w:rsid w:val="00B53582"/>
    <w:rsid w:val="00B53BCD"/>
    <w:rsid w:val="00B5411B"/>
    <w:rsid w:val="00B55313"/>
    <w:rsid w:val="00B55A86"/>
    <w:rsid w:val="00B55E49"/>
    <w:rsid w:val="00B569A3"/>
    <w:rsid w:val="00B56A87"/>
    <w:rsid w:val="00B57D78"/>
    <w:rsid w:val="00B60713"/>
    <w:rsid w:val="00B60A55"/>
    <w:rsid w:val="00B624BC"/>
    <w:rsid w:val="00B62ED7"/>
    <w:rsid w:val="00B62F35"/>
    <w:rsid w:val="00B632FA"/>
    <w:rsid w:val="00B63357"/>
    <w:rsid w:val="00B64955"/>
    <w:rsid w:val="00B669CC"/>
    <w:rsid w:val="00B70B86"/>
    <w:rsid w:val="00B70CA9"/>
    <w:rsid w:val="00B72717"/>
    <w:rsid w:val="00B729E4"/>
    <w:rsid w:val="00B74B26"/>
    <w:rsid w:val="00B75FEF"/>
    <w:rsid w:val="00B765AF"/>
    <w:rsid w:val="00B76EB9"/>
    <w:rsid w:val="00B7789A"/>
    <w:rsid w:val="00B779C1"/>
    <w:rsid w:val="00B80382"/>
    <w:rsid w:val="00B80837"/>
    <w:rsid w:val="00B818F7"/>
    <w:rsid w:val="00B8217E"/>
    <w:rsid w:val="00B822E5"/>
    <w:rsid w:val="00B82403"/>
    <w:rsid w:val="00B84D64"/>
    <w:rsid w:val="00B85165"/>
    <w:rsid w:val="00B87E1C"/>
    <w:rsid w:val="00B915AE"/>
    <w:rsid w:val="00B92801"/>
    <w:rsid w:val="00B92C35"/>
    <w:rsid w:val="00B9322A"/>
    <w:rsid w:val="00B93742"/>
    <w:rsid w:val="00B93DB0"/>
    <w:rsid w:val="00B93F80"/>
    <w:rsid w:val="00B95BA0"/>
    <w:rsid w:val="00B96698"/>
    <w:rsid w:val="00BA123C"/>
    <w:rsid w:val="00BA24DC"/>
    <w:rsid w:val="00BA2513"/>
    <w:rsid w:val="00BA29A8"/>
    <w:rsid w:val="00BA3026"/>
    <w:rsid w:val="00BA36F5"/>
    <w:rsid w:val="00BA4B91"/>
    <w:rsid w:val="00BA4BF8"/>
    <w:rsid w:val="00BA63D9"/>
    <w:rsid w:val="00BA6BC8"/>
    <w:rsid w:val="00BA763E"/>
    <w:rsid w:val="00BA786E"/>
    <w:rsid w:val="00BB07FA"/>
    <w:rsid w:val="00BB1A02"/>
    <w:rsid w:val="00BB1C6E"/>
    <w:rsid w:val="00BB26F9"/>
    <w:rsid w:val="00BB3775"/>
    <w:rsid w:val="00BB5B78"/>
    <w:rsid w:val="00BB65D4"/>
    <w:rsid w:val="00BB6B16"/>
    <w:rsid w:val="00BB7BE7"/>
    <w:rsid w:val="00BC0EC5"/>
    <w:rsid w:val="00BC1ECA"/>
    <w:rsid w:val="00BC24A1"/>
    <w:rsid w:val="00BC2678"/>
    <w:rsid w:val="00BC27AF"/>
    <w:rsid w:val="00BC380C"/>
    <w:rsid w:val="00BC3EA1"/>
    <w:rsid w:val="00BC438E"/>
    <w:rsid w:val="00BC5759"/>
    <w:rsid w:val="00BC6FC7"/>
    <w:rsid w:val="00BC7135"/>
    <w:rsid w:val="00BC764C"/>
    <w:rsid w:val="00BC7F54"/>
    <w:rsid w:val="00BD1E4C"/>
    <w:rsid w:val="00BD2372"/>
    <w:rsid w:val="00BD247E"/>
    <w:rsid w:val="00BD3396"/>
    <w:rsid w:val="00BD395D"/>
    <w:rsid w:val="00BD5287"/>
    <w:rsid w:val="00BD5A6B"/>
    <w:rsid w:val="00BD753C"/>
    <w:rsid w:val="00BE0FE8"/>
    <w:rsid w:val="00BE2302"/>
    <w:rsid w:val="00BE2470"/>
    <w:rsid w:val="00BE2875"/>
    <w:rsid w:val="00BE3DC7"/>
    <w:rsid w:val="00BE4476"/>
    <w:rsid w:val="00BE484D"/>
    <w:rsid w:val="00BE4D19"/>
    <w:rsid w:val="00BE5270"/>
    <w:rsid w:val="00BE54CF"/>
    <w:rsid w:val="00BE5FCF"/>
    <w:rsid w:val="00BE680D"/>
    <w:rsid w:val="00BE7177"/>
    <w:rsid w:val="00BE7268"/>
    <w:rsid w:val="00BE7DA4"/>
    <w:rsid w:val="00BF0D0E"/>
    <w:rsid w:val="00BF101E"/>
    <w:rsid w:val="00BF15EA"/>
    <w:rsid w:val="00BF220A"/>
    <w:rsid w:val="00BF340B"/>
    <w:rsid w:val="00BF7197"/>
    <w:rsid w:val="00C00BF1"/>
    <w:rsid w:val="00C010BF"/>
    <w:rsid w:val="00C0122E"/>
    <w:rsid w:val="00C012DE"/>
    <w:rsid w:val="00C01772"/>
    <w:rsid w:val="00C01F76"/>
    <w:rsid w:val="00C0307A"/>
    <w:rsid w:val="00C03115"/>
    <w:rsid w:val="00C0346A"/>
    <w:rsid w:val="00C069AA"/>
    <w:rsid w:val="00C06E28"/>
    <w:rsid w:val="00C077E8"/>
    <w:rsid w:val="00C07B90"/>
    <w:rsid w:val="00C10F89"/>
    <w:rsid w:val="00C114DB"/>
    <w:rsid w:val="00C11D06"/>
    <w:rsid w:val="00C12D5C"/>
    <w:rsid w:val="00C12DD0"/>
    <w:rsid w:val="00C14045"/>
    <w:rsid w:val="00C150EE"/>
    <w:rsid w:val="00C160E5"/>
    <w:rsid w:val="00C16A96"/>
    <w:rsid w:val="00C16EFF"/>
    <w:rsid w:val="00C206AD"/>
    <w:rsid w:val="00C20710"/>
    <w:rsid w:val="00C2088C"/>
    <w:rsid w:val="00C21798"/>
    <w:rsid w:val="00C21C0E"/>
    <w:rsid w:val="00C22257"/>
    <w:rsid w:val="00C22777"/>
    <w:rsid w:val="00C22939"/>
    <w:rsid w:val="00C22AE5"/>
    <w:rsid w:val="00C22BA9"/>
    <w:rsid w:val="00C233BD"/>
    <w:rsid w:val="00C241B4"/>
    <w:rsid w:val="00C2493A"/>
    <w:rsid w:val="00C24988"/>
    <w:rsid w:val="00C25158"/>
    <w:rsid w:val="00C252EB"/>
    <w:rsid w:val="00C25430"/>
    <w:rsid w:val="00C258FF"/>
    <w:rsid w:val="00C25C08"/>
    <w:rsid w:val="00C25F3C"/>
    <w:rsid w:val="00C2654D"/>
    <w:rsid w:val="00C30870"/>
    <w:rsid w:val="00C30A1F"/>
    <w:rsid w:val="00C30C29"/>
    <w:rsid w:val="00C311FF"/>
    <w:rsid w:val="00C313E7"/>
    <w:rsid w:val="00C31496"/>
    <w:rsid w:val="00C31DDF"/>
    <w:rsid w:val="00C333DD"/>
    <w:rsid w:val="00C33533"/>
    <w:rsid w:val="00C346B4"/>
    <w:rsid w:val="00C34BDA"/>
    <w:rsid w:val="00C35E84"/>
    <w:rsid w:val="00C361F9"/>
    <w:rsid w:val="00C36DE5"/>
    <w:rsid w:val="00C37238"/>
    <w:rsid w:val="00C40FE2"/>
    <w:rsid w:val="00C413F0"/>
    <w:rsid w:val="00C41FC5"/>
    <w:rsid w:val="00C42B40"/>
    <w:rsid w:val="00C42F98"/>
    <w:rsid w:val="00C44AF4"/>
    <w:rsid w:val="00C4544E"/>
    <w:rsid w:val="00C4587E"/>
    <w:rsid w:val="00C4587F"/>
    <w:rsid w:val="00C465B1"/>
    <w:rsid w:val="00C46659"/>
    <w:rsid w:val="00C47262"/>
    <w:rsid w:val="00C47F0D"/>
    <w:rsid w:val="00C50ADE"/>
    <w:rsid w:val="00C50E4C"/>
    <w:rsid w:val="00C5147B"/>
    <w:rsid w:val="00C51F8C"/>
    <w:rsid w:val="00C52AE0"/>
    <w:rsid w:val="00C54063"/>
    <w:rsid w:val="00C55316"/>
    <w:rsid w:val="00C5636A"/>
    <w:rsid w:val="00C609F6"/>
    <w:rsid w:val="00C616F6"/>
    <w:rsid w:val="00C61C9D"/>
    <w:rsid w:val="00C61F7B"/>
    <w:rsid w:val="00C633F8"/>
    <w:rsid w:val="00C63A92"/>
    <w:rsid w:val="00C63EB6"/>
    <w:rsid w:val="00C643F1"/>
    <w:rsid w:val="00C6499F"/>
    <w:rsid w:val="00C64ABA"/>
    <w:rsid w:val="00C66184"/>
    <w:rsid w:val="00C66878"/>
    <w:rsid w:val="00C66F12"/>
    <w:rsid w:val="00C70B2D"/>
    <w:rsid w:val="00C72AE5"/>
    <w:rsid w:val="00C73CDB"/>
    <w:rsid w:val="00C74F4D"/>
    <w:rsid w:val="00C75668"/>
    <w:rsid w:val="00C75B20"/>
    <w:rsid w:val="00C80219"/>
    <w:rsid w:val="00C802F3"/>
    <w:rsid w:val="00C813B8"/>
    <w:rsid w:val="00C82716"/>
    <w:rsid w:val="00C82F50"/>
    <w:rsid w:val="00C833EF"/>
    <w:rsid w:val="00C83940"/>
    <w:rsid w:val="00C84A4E"/>
    <w:rsid w:val="00C864EE"/>
    <w:rsid w:val="00C87793"/>
    <w:rsid w:val="00C87B33"/>
    <w:rsid w:val="00C90E0D"/>
    <w:rsid w:val="00C91299"/>
    <w:rsid w:val="00C917D6"/>
    <w:rsid w:val="00C917E9"/>
    <w:rsid w:val="00C92A53"/>
    <w:rsid w:val="00C9391A"/>
    <w:rsid w:val="00C93946"/>
    <w:rsid w:val="00C93AC6"/>
    <w:rsid w:val="00C94F06"/>
    <w:rsid w:val="00C9639B"/>
    <w:rsid w:val="00C9648F"/>
    <w:rsid w:val="00C97079"/>
    <w:rsid w:val="00C97155"/>
    <w:rsid w:val="00C974C5"/>
    <w:rsid w:val="00C97807"/>
    <w:rsid w:val="00CA103C"/>
    <w:rsid w:val="00CA3633"/>
    <w:rsid w:val="00CA38CF"/>
    <w:rsid w:val="00CA4149"/>
    <w:rsid w:val="00CA5456"/>
    <w:rsid w:val="00CA5A70"/>
    <w:rsid w:val="00CA6348"/>
    <w:rsid w:val="00CB0F73"/>
    <w:rsid w:val="00CB1DA1"/>
    <w:rsid w:val="00CB209D"/>
    <w:rsid w:val="00CB2EE9"/>
    <w:rsid w:val="00CB302D"/>
    <w:rsid w:val="00CB45E0"/>
    <w:rsid w:val="00CB46DF"/>
    <w:rsid w:val="00CB4F43"/>
    <w:rsid w:val="00CB59AB"/>
    <w:rsid w:val="00CC1454"/>
    <w:rsid w:val="00CC1A05"/>
    <w:rsid w:val="00CC1EA0"/>
    <w:rsid w:val="00CC1EBA"/>
    <w:rsid w:val="00CC2293"/>
    <w:rsid w:val="00CC3AF2"/>
    <w:rsid w:val="00CC40DC"/>
    <w:rsid w:val="00CC625D"/>
    <w:rsid w:val="00CC72FC"/>
    <w:rsid w:val="00CD0836"/>
    <w:rsid w:val="00CD096C"/>
    <w:rsid w:val="00CD152F"/>
    <w:rsid w:val="00CD16A2"/>
    <w:rsid w:val="00CD1E8E"/>
    <w:rsid w:val="00CD2AB9"/>
    <w:rsid w:val="00CD3FBA"/>
    <w:rsid w:val="00CD4338"/>
    <w:rsid w:val="00CD460E"/>
    <w:rsid w:val="00CD4DE5"/>
    <w:rsid w:val="00CD5C31"/>
    <w:rsid w:val="00CD6462"/>
    <w:rsid w:val="00CD7984"/>
    <w:rsid w:val="00CE07CA"/>
    <w:rsid w:val="00CE14AE"/>
    <w:rsid w:val="00CE1839"/>
    <w:rsid w:val="00CE1D21"/>
    <w:rsid w:val="00CE28B7"/>
    <w:rsid w:val="00CE2B3E"/>
    <w:rsid w:val="00CE3B9E"/>
    <w:rsid w:val="00CE3EFD"/>
    <w:rsid w:val="00CE54E2"/>
    <w:rsid w:val="00CE57CC"/>
    <w:rsid w:val="00CE5BB2"/>
    <w:rsid w:val="00CE605D"/>
    <w:rsid w:val="00CE651E"/>
    <w:rsid w:val="00CE698F"/>
    <w:rsid w:val="00CE6A6B"/>
    <w:rsid w:val="00CF0529"/>
    <w:rsid w:val="00CF09F7"/>
    <w:rsid w:val="00CF17DB"/>
    <w:rsid w:val="00CF1C51"/>
    <w:rsid w:val="00CF2B59"/>
    <w:rsid w:val="00CF2DDB"/>
    <w:rsid w:val="00CF346B"/>
    <w:rsid w:val="00CF3570"/>
    <w:rsid w:val="00CF364C"/>
    <w:rsid w:val="00CF393A"/>
    <w:rsid w:val="00CF4362"/>
    <w:rsid w:val="00CF4689"/>
    <w:rsid w:val="00CF4BD6"/>
    <w:rsid w:val="00CF4CD0"/>
    <w:rsid w:val="00CF53DC"/>
    <w:rsid w:val="00CF590C"/>
    <w:rsid w:val="00D0149A"/>
    <w:rsid w:val="00D0164D"/>
    <w:rsid w:val="00D016F8"/>
    <w:rsid w:val="00D02855"/>
    <w:rsid w:val="00D04675"/>
    <w:rsid w:val="00D04A5D"/>
    <w:rsid w:val="00D05133"/>
    <w:rsid w:val="00D06F78"/>
    <w:rsid w:val="00D07256"/>
    <w:rsid w:val="00D073F5"/>
    <w:rsid w:val="00D101F1"/>
    <w:rsid w:val="00D11909"/>
    <w:rsid w:val="00D12853"/>
    <w:rsid w:val="00D1365E"/>
    <w:rsid w:val="00D13EA5"/>
    <w:rsid w:val="00D148D1"/>
    <w:rsid w:val="00D15ADC"/>
    <w:rsid w:val="00D15EC5"/>
    <w:rsid w:val="00D16692"/>
    <w:rsid w:val="00D1718E"/>
    <w:rsid w:val="00D17A61"/>
    <w:rsid w:val="00D17B23"/>
    <w:rsid w:val="00D207F0"/>
    <w:rsid w:val="00D20A0A"/>
    <w:rsid w:val="00D22472"/>
    <w:rsid w:val="00D232AA"/>
    <w:rsid w:val="00D2481F"/>
    <w:rsid w:val="00D258A0"/>
    <w:rsid w:val="00D25E4F"/>
    <w:rsid w:val="00D26125"/>
    <w:rsid w:val="00D26469"/>
    <w:rsid w:val="00D26E93"/>
    <w:rsid w:val="00D27BC1"/>
    <w:rsid w:val="00D30BB0"/>
    <w:rsid w:val="00D3190B"/>
    <w:rsid w:val="00D32389"/>
    <w:rsid w:val="00D32C33"/>
    <w:rsid w:val="00D3324A"/>
    <w:rsid w:val="00D33A5C"/>
    <w:rsid w:val="00D3412F"/>
    <w:rsid w:val="00D3553B"/>
    <w:rsid w:val="00D3601A"/>
    <w:rsid w:val="00D36585"/>
    <w:rsid w:val="00D414F7"/>
    <w:rsid w:val="00D440EE"/>
    <w:rsid w:val="00D46574"/>
    <w:rsid w:val="00D46ACA"/>
    <w:rsid w:val="00D4795E"/>
    <w:rsid w:val="00D47BF6"/>
    <w:rsid w:val="00D47FEB"/>
    <w:rsid w:val="00D5175E"/>
    <w:rsid w:val="00D51AE8"/>
    <w:rsid w:val="00D522AC"/>
    <w:rsid w:val="00D52B28"/>
    <w:rsid w:val="00D53BE1"/>
    <w:rsid w:val="00D53CFD"/>
    <w:rsid w:val="00D55D1D"/>
    <w:rsid w:val="00D56736"/>
    <w:rsid w:val="00D56772"/>
    <w:rsid w:val="00D56FF9"/>
    <w:rsid w:val="00D575FB"/>
    <w:rsid w:val="00D57B05"/>
    <w:rsid w:val="00D57F98"/>
    <w:rsid w:val="00D606A3"/>
    <w:rsid w:val="00D61160"/>
    <w:rsid w:val="00D61446"/>
    <w:rsid w:val="00D61742"/>
    <w:rsid w:val="00D61951"/>
    <w:rsid w:val="00D6262E"/>
    <w:rsid w:val="00D63028"/>
    <w:rsid w:val="00D645C0"/>
    <w:rsid w:val="00D652EB"/>
    <w:rsid w:val="00D66D4C"/>
    <w:rsid w:val="00D6724E"/>
    <w:rsid w:val="00D67C11"/>
    <w:rsid w:val="00D7005C"/>
    <w:rsid w:val="00D7012A"/>
    <w:rsid w:val="00D703C0"/>
    <w:rsid w:val="00D7057A"/>
    <w:rsid w:val="00D71359"/>
    <w:rsid w:val="00D71FFC"/>
    <w:rsid w:val="00D72719"/>
    <w:rsid w:val="00D72871"/>
    <w:rsid w:val="00D72A0C"/>
    <w:rsid w:val="00D7310D"/>
    <w:rsid w:val="00D73439"/>
    <w:rsid w:val="00D73E66"/>
    <w:rsid w:val="00D74570"/>
    <w:rsid w:val="00D746AF"/>
    <w:rsid w:val="00D74FED"/>
    <w:rsid w:val="00D7558A"/>
    <w:rsid w:val="00D761A3"/>
    <w:rsid w:val="00D76C12"/>
    <w:rsid w:val="00D7761B"/>
    <w:rsid w:val="00D77B98"/>
    <w:rsid w:val="00D77C9A"/>
    <w:rsid w:val="00D77D57"/>
    <w:rsid w:val="00D77D73"/>
    <w:rsid w:val="00D77FEE"/>
    <w:rsid w:val="00D800D2"/>
    <w:rsid w:val="00D801DB"/>
    <w:rsid w:val="00D80391"/>
    <w:rsid w:val="00D808AF"/>
    <w:rsid w:val="00D808F1"/>
    <w:rsid w:val="00D80B27"/>
    <w:rsid w:val="00D80D28"/>
    <w:rsid w:val="00D80FA1"/>
    <w:rsid w:val="00D81B54"/>
    <w:rsid w:val="00D820E2"/>
    <w:rsid w:val="00D82B7E"/>
    <w:rsid w:val="00D83A04"/>
    <w:rsid w:val="00D83F9B"/>
    <w:rsid w:val="00D85839"/>
    <w:rsid w:val="00D87A05"/>
    <w:rsid w:val="00D92AFF"/>
    <w:rsid w:val="00D9389C"/>
    <w:rsid w:val="00D93C3A"/>
    <w:rsid w:val="00D944C2"/>
    <w:rsid w:val="00D9506F"/>
    <w:rsid w:val="00D958D9"/>
    <w:rsid w:val="00D95D73"/>
    <w:rsid w:val="00D96460"/>
    <w:rsid w:val="00D96C28"/>
    <w:rsid w:val="00DA0629"/>
    <w:rsid w:val="00DA0BE1"/>
    <w:rsid w:val="00DA15C6"/>
    <w:rsid w:val="00DA19A0"/>
    <w:rsid w:val="00DA1F81"/>
    <w:rsid w:val="00DA2EFE"/>
    <w:rsid w:val="00DA59E5"/>
    <w:rsid w:val="00DA688D"/>
    <w:rsid w:val="00DA6892"/>
    <w:rsid w:val="00DA68D8"/>
    <w:rsid w:val="00DA6D32"/>
    <w:rsid w:val="00DB22BF"/>
    <w:rsid w:val="00DB36CF"/>
    <w:rsid w:val="00DB3BBC"/>
    <w:rsid w:val="00DB54F2"/>
    <w:rsid w:val="00DB643C"/>
    <w:rsid w:val="00DB789E"/>
    <w:rsid w:val="00DC0225"/>
    <w:rsid w:val="00DC0A92"/>
    <w:rsid w:val="00DC11C4"/>
    <w:rsid w:val="00DC127C"/>
    <w:rsid w:val="00DC1718"/>
    <w:rsid w:val="00DC1BAE"/>
    <w:rsid w:val="00DC1DB3"/>
    <w:rsid w:val="00DC1E31"/>
    <w:rsid w:val="00DC21C4"/>
    <w:rsid w:val="00DC3295"/>
    <w:rsid w:val="00DC36E5"/>
    <w:rsid w:val="00DC58A1"/>
    <w:rsid w:val="00DC5D1E"/>
    <w:rsid w:val="00DC5E4C"/>
    <w:rsid w:val="00DC62D8"/>
    <w:rsid w:val="00DC67B7"/>
    <w:rsid w:val="00DC70A3"/>
    <w:rsid w:val="00DC71B9"/>
    <w:rsid w:val="00DC7D45"/>
    <w:rsid w:val="00DD0E6B"/>
    <w:rsid w:val="00DD120D"/>
    <w:rsid w:val="00DD1634"/>
    <w:rsid w:val="00DD166B"/>
    <w:rsid w:val="00DD1A6A"/>
    <w:rsid w:val="00DD211F"/>
    <w:rsid w:val="00DD219E"/>
    <w:rsid w:val="00DD28DF"/>
    <w:rsid w:val="00DD2943"/>
    <w:rsid w:val="00DD302D"/>
    <w:rsid w:val="00DD4411"/>
    <w:rsid w:val="00DD4EEF"/>
    <w:rsid w:val="00DD553D"/>
    <w:rsid w:val="00DD579D"/>
    <w:rsid w:val="00DD684C"/>
    <w:rsid w:val="00DD6B3D"/>
    <w:rsid w:val="00DD72D6"/>
    <w:rsid w:val="00DD7CBC"/>
    <w:rsid w:val="00DE0030"/>
    <w:rsid w:val="00DE08A6"/>
    <w:rsid w:val="00DE16D0"/>
    <w:rsid w:val="00DE1824"/>
    <w:rsid w:val="00DE1E43"/>
    <w:rsid w:val="00DE3DA3"/>
    <w:rsid w:val="00DE4246"/>
    <w:rsid w:val="00DE53FC"/>
    <w:rsid w:val="00DE5938"/>
    <w:rsid w:val="00DE673A"/>
    <w:rsid w:val="00DE6D14"/>
    <w:rsid w:val="00DE71B0"/>
    <w:rsid w:val="00DE7FF8"/>
    <w:rsid w:val="00DF087B"/>
    <w:rsid w:val="00DF185C"/>
    <w:rsid w:val="00DF2AE5"/>
    <w:rsid w:val="00DF37FF"/>
    <w:rsid w:val="00DF64CE"/>
    <w:rsid w:val="00DF6CF5"/>
    <w:rsid w:val="00DF7B30"/>
    <w:rsid w:val="00DF7FC8"/>
    <w:rsid w:val="00E001F6"/>
    <w:rsid w:val="00E03170"/>
    <w:rsid w:val="00E033A2"/>
    <w:rsid w:val="00E039A1"/>
    <w:rsid w:val="00E0644C"/>
    <w:rsid w:val="00E06BD7"/>
    <w:rsid w:val="00E123D9"/>
    <w:rsid w:val="00E1463C"/>
    <w:rsid w:val="00E159CA"/>
    <w:rsid w:val="00E167A6"/>
    <w:rsid w:val="00E17255"/>
    <w:rsid w:val="00E200D2"/>
    <w:rsid w:val="00E20792"/>
    <w:rsid w:val="00E20D4F"/>
    <w:rsid w:val="00E20EC8"/>
    <w:rsid w:val="00E21109"/>
    <w:rsid w:val="00E211CE"/>
    <w:rsid w:val="00E21210"/>
    <w:rsid w:val="00E219E5"/>
    <w:rsid w:val="00E23547"/>
    <w:rsid w:val="00E247BA"/>
    <w:rsid w:val="00E24909"/>
    <w:rsid w:val="00E25F94"/>
    <w:rsid w:val="00E266F5"/>
    <w:rsid w:val="00E26C16"/>
    <w:rsid w:val="00E27539"/>
    <w:rsid w:val="00E27575"/>
    <w:rsid w:val="00E27615"/>
    <w:rsid w:val="00E27CF4"/>
    <w:rsid w:val="00E30877"/>
    <w:rsid w:val="00E31E9D"/>
    <w:rsid w:val="00E32D42"/>
    <w:rsid w:val="00E33C6D"/>
    <w:rsid w:val="00E34692"/>
    <w:rsid w:val="00E35F81"/>
    <w:rsid w:val="00E40CA3"/>
    <w:rsid w:val="00E41080"/>
    <w:rsid w:val="00E411B5"/>
    <w:rsid w:val="00E41C2E"/>
    <w:rsid w:val="00E4239F"/>
    <w:rsid w:val="00E42D6B"/>
    <w:rsid w:val="00E433FE"/>
    <w:rsid w:val="00E4376F"/>
    <w:rsid w:val="00E440CE"/>
    <w:rsid w:val="00E44753"/>
    <w:rsid w:val="00E44A9B"/>
    <w:rsid w:val="00E4506B"/>
    <w:rsid w:val="00E50AA8"/>
    <w:rsid w:val="00E516C1"/>
    <w:rsid w:val="00E5356B"/>
    <w:rsid w:val="00E54829"/>
    <w:rsid w:val="00E54C42"/>
    <w:rsid w:val="00E55096"/>
    <w:rsid w:val="00E55359"/>
    <w:rsid w:val="00E5631D"/>
    <w:rsid w:val="00E56467"/>
    <w:rsid w:val="00E57462"/>
    <w:rsid w:val="00E607C4"/>
    <w:rsid w:val="00E6210F"/>
    <w:rsid w:val="00E62DF7"/>
    <w:rsid w:val="00E637E5"/>
    <w:rsid w:val="00E645B4"/>
    <w:rsid w:val="00E65B6B"/>
    <w:rsid w:val="00E666C1"/>
    <w:rsid w:val="00E66F5E"/>
    <w:rsid w:val="00E675BD"/>
    <w:rsid w:val="00E6779C"/>
    <w:rsid w:val="00E67851"/>
    <w:rsid w:val="00E67869"/>
    <w:rsid w:val="00E67FA5"/>
    <w:rsid w:val="00E721A3"/>
    <w:rsid w:val="00E73410"/>
    <w:rsid w:val="00E73652"/>
    <w:rsid w:val="00E73732"/>
    <w:rsid w:val="00E741A3"/>
    <w:rsid w:val="00E74370"/>
    <w:rsid w:val="00E751F3"/>
    <w:rsid w:val="00E7607F"/>
    <w:rsid w:val="00E76A51"/>
    <w:rsid w:val="00E76B3E"/>
    <w:rsid w:val="00E809AA"/>
    <w:rsid w:val="00E80CEC"/>
    <w:rsid w:val="00E811AF"/>
    <w:rsid w:val="00E81A31"/>
    <w:rsid w:val="00E820BF"/>
    <w:rsid w:val="00E822BE"/>
    <w:rsid w:val="00E823C0"/>
    <w:rsid w:val="00E83CEA"/>
    <w:rsid w:val="00E83E12"/>
    <w:rsid w:val="00E83E53"/>
    <w:rsid w:val="00E8447D"/>
    <w:rsid w:val="00E85A0A"/>
    <w:rsid w:val="00E86508"/>
    <w:rsid w:val="00E8668D"/>
    <w:rsid w:val="00E86752"/>
    <w:rsid w:val="00E86B85"/>
    <w:rsid w:val="00E86FFF"/>
    <w:rsid w:val="00E873B8"/>
    <w:rsid w:val="00E9064B"/>
    <w:rsid w:val="00E9195E"/>
    <w:rsid w:val="00E91CA0"/>
    <w:rsid w:val="00E9306A"/>
    <w:rsid w:val="00E95522"/>
    <w:rsid w:val="00E95BA5"/>
    <w:rsid w:val="00E9680D"/>
    <w:rsid w:val="00E97A22"/>
    <w:rsid w:val="00EA04CD"/>
    <w:rsid w:val="00EA130C"/>
    <w:rsid w:val="00EA2241"/>
    <w:rsid w:val="00EA32F1"/>
    <w:rsid w:val="00EA4A70"/>
    <w:rsid w:val="00EA4D53"/>
    <w:rsid w:val="00EA5814"/>
    <w:rsid w:val="00EA708A"/>
    <w:rsid w:val="00EB0F70"/>
    <w:rsid w:val="00EB13AB"/>
    <w:rsid w:val="00EB1AD9"/>
    <w:rsid w:val="00EB21B7"/>
    <w:rsid w:val="00EB2917"/>
    <w:rsid w:val="00EB3CE7"/>
    <w:rsid w:val="00EB67A9"/>
    <w:rsid w:val="00EB6E33"/>
    <w:rsid w:val="00EB781C"/>
    <w:rsid w:val="00EC0783"/>
    <w:rsid w:val="00EC0F88"/>
    <w:rsid w:val="00EC1441"/>
    <w:rsid w:val="00EC1B34"/>
    <w:rsid w:val="00EC2C49"/>
    <w:rsid w:val="00EC48C9"/>
    <w:rsid w:val="00EC4F96"/>
    <w:rsid w:val="00EC50DD"/>
    <w:rsid w:val="00EC5A20"/>
    <w:rsid w:val="00EC6686"/>
    <w:rsid w:val="00EC6809"/>
    <w:rsid w:val="00EC6A62"/>
    <w:rsid w:val="00EC6D90"/>
    <w:rsid w:val="00EC7A62"/>
    <w:rsid w:val="00ED05A5"/>
    <w:rsid w:val="00ED0E38"/>
    <w:rsid w:val="00ED378F"/>
    <w:rsid w:val="00ED3CA1"/>
    <w:rsid w:val="00ED3FCA"/>
    <w:rsid w:val="00ED4E50"/>
    <w:rsid w:val="00ED4FDF"/>
    <w:rsid w:val="00ED5691"/>
    <w:rsid w:val="00ED5896"/>
    <w:rsid w:val="00ED6819"/>
    <w:rsid w:val="00ED6927"/>
    <w:rsid w:val="00EE2DBD"/>
    <w:rsid w:val="00EE336A"/>
    <w:rsid w:val="00EE3A8A"/>
    <w:rsid w:val="00EE4C29"/>
    <w:rsid w:val="00EE51F9"/>
    <w:rsid w:val="00EE5C11"/>
    <w:rsid w:val="00EE5D1D"/>
    <w:rsid w:val="00EE72F6"/>
    <w:rsid w:val="00EE75E5"/>
    <w:rsid w:val="00EE76A8"/>
    <w:rsid w:val="00EE7B58"/>
    <w:rsid w:val="00EF057A"/>
    <w:rsid w:val="00EF0996"/>
    <w:rsid w:val="00EF4B87"/>
    <w:rsid w:val="00EF51E2"/>
    <w:rsid w:val="00EF64E1"/>
    <w:rsid w:val="00EF68FB"/>
    <w:rsid w:val="00EF69E3"/>
    <w:rsid w:val="00EF7CAC"/>
    <w:rsid w:val="00EF7FC7"/>
    <w:rsid w:val="00F001B6"/>
    <w:rsid w:val="00F018EC"/>
    <w:rsid w:val="00F030FD"/>
    <w:rsid w:val="00F04858"/>
    <w:rsid w:val="00F04D7B"/>
    <w:rsid w:val="00F06AB3"/>
    <w:rsid w:val="00F06E18"/>
    <w:rsid w:val="00F07AE5"/>
    <w:rsid w:val="00F107C3"/>
    <w:rsid w:val="00F114B6"/>
    <w:rsid w:val="00F11645"/>
    <w:rsid w:val="00F11A31"/>
    <w:rsid w:val="00F1241F"/>
    <w:rsid w:val="00F128FF"/>
    <w:rsid w:val="00F12C3E"/>
    <w:rsid w:val="00F1372C"/>
    <w:rsid w:val="00F151BB"/>
    <w:rsid w:val="00F15B67"/>
    <w:rsid w:val="00F15C97"/>
    <w:rsid w:val="00F15CDA"/>
    <w:rsid w:val="00F15FDC"/>
    <w:rsid w:val="00F173AD"/>
    <w:rsid w:val="00F17983"/>
    <w:rsid w:val="00F17EC0"/>
    <w:rsid w:val="00F201B6"/>
    <w:rsid w:val="00F20478"/>
    <w:rsid w:val="00F21076"/>
    <w:rsid w:val="00F228CB"/>
    <w:rsid w:val="00F231C6"/>
    <w:rsid w:val="00F239E1"/>
    <w:rsid w:val="00F25F20"/>
    <w:rsid w:val="00F2707D"/>
    <w:rsid w:val="00F306E7"/>
    <w:rsid w:val="00F31F03"/>
    <w:rsid w:val="00F335C9"/>
    <w:rsid w:val="00F339F0"/>
    <w:rsid w:val="00F33FCD"/>
    <w:rsid w:val="00F34915"/>
    <w:rsid w:val="00F356FD"/>
    <w:rsid w:val="00F35790"/>
    <w:rsid w:val="00F35F18"/>
    <w:rsid w:val="00F36161"/>
    <w:rsid w:val="00F36C5E"/>
    <w:rsid w:val="00F3782F"/>
    <w:rsid w:val="00F403BB"/>
    <w:rsid w:val="00F40FB5"/>
    <w:rsid w:val="00F41BED"/>
    <w:rsid w:val="00F42591"/>
    <w:rsid w:val="00F43713"/>
    <w:rsid w:val="00F43817"/>
    <w:rsid w:val="00F43E0C"/>
    <w:rsid w:val="00F44D18"/>
    <w:rsid w:val="00F45D46"/>
    <w:rsid w:val="00F46110"/>
    <w:rsid w:val="00F47BBD"/>
    <w:rsid w:val="00F50624"/>
    <w:rsid w:val="00F50DC2"/>
    <w:rsid w:val="00F51049"/>
    <w:rsid w:val="00F5137B"/>
    <w:rsid w:val="00F51B5E"/>
    <w:rsid w:val="00F52865"/>
    <w:rsid w:val="00F52B9E"/>
    <w:rsid w:val="00F5362D"/>
    <w:rsid w:val="00F55611"/>
    <w:rsid w:val="00F60037"/>
    <w:rsid w:val="00F607B3"/>
    <w:rsid w:val="00F6142A"/>
    <w:rsid w:val="00F629FE"/>
    <w:rsid w:val="00F70721"/>
    <w:rsid w:val="00F7076C"/>
    <w:rsid w:val="00F709A9"/>
    <w:rsid w:val="00F71D00"/>
    <w:rsid w:val="00F729BD"/>
    <w:rsid w:val="00F735E1"/>
    <w:rsid w:val="00F73A6A"/>
    <w:rsid w:val="00F73C60"/>
    <w:rsid w:val="00F754B2"/>
    <w:rsid w:val="00F76CC5"/>
    <w:rsid w:val="00F76F65"/>
    <w:rsid w:val="00F77C16"/>
    <w:rsid w:val="00F80EFD"/>
    <w:rsid w:val="00F8105A"/>
    <w:rsid w:val="00F82173"/>
    <w:rsid w:val="00F823FC"/>
    <w:rsid w:val="00F83A28"/>
    <w:rsid w:val="00F83D88"/>
    <w:rsid w:val="00F840D3"/>
    <w:rsid w:val="00F84A02"/>
    <w:rsid w:val="00F84B33"/>
    <w:rsid w:val="00F84BC2"/>
    <w:rsid w:val="00F850CF"/>
    <w:rsid w:val="00F85BCA"/>
    <w:rsid w:val="00F86291"/>
    <w:rsid w:val="00F86B60"/>
    <w:rsid w:val="00F86DF8"/>
    <w:rsid w:val="00F87B2B"/>
    <w:rsid w:val="00F90DAF"/>
    <w:rsid w:val="00F911B2"/>
    <w:rsid w:val="00F9139C"/>
    <w:rsid w:val="00F92044"/>
    <w:rsid w:val="00F92463"/>
    <w:rsid w:val="00F92A72"/>
    <w:rsid w:val="00F93289"/>
    <w:rsid w:val="00F953BB"/>
    <w:rsid w:val="00F9568C"/>
    <w:rsid w:val="00F96AB0"/>
    <w:rsid w:val="00F9757F"/>
    <w:rsid w:val="00F976E2"/>
    <w:rsid w:val="00FA0883"/>
    <w:rsid w:val="00FA0A3A"/>
    <w:rsid w:val="00FA1A19"/>
    <w:rsid w:val="00FA2F82"/>
    <w:rsid w:val="00FA3964"/>
    <w:rsid w:val="00FA3F08"/>
    <w:rsid w:val="00FA6FC7"/>
    <w:rsid w:val="00FA7FBF"/>
    <w:rsid w:val="00FB0B3D"/>
    <w:rsid w:val="00FB1098"/>
    <w:rsid w:val="00FB1A51"/>
    <w:rsid w:val="00FB25C6"/>
    <w:rsid w:val="00FB2703"/>
    <w:rsid w:val="00FB2A8C"/>
    <w:rsid w:val="00FB2D84"/>
    <w:rsid w:val="00FB4188"/>
    <w:rsid w:val="00FB6AFD"/>
    <w:rsid w:val="00FB6C34"/>
    <w:rsid w:val="00FC09BC"/>
    <w:rsid w:val="00FC0C68"/>
    <w:rsid w:val="00FC1102"/>
    <w:rsid w:val="00FC1776"/>
    <w:rsid w:val="00FC24B8"/>
    <w:rsid w:val="00FC2738"/>
    <w:rsid w:val="00FC457B"/>
    <w:rsid w:val="00FC4863"/>
    <w:rsid w:val="00FC497D"/>
    <w:rsid w:val="00FC4B02"/>
    <w:rsid w:val="00FC4B41"/>
    <w:rsid w:val="00FC5762"/>
    <w:rsid w:val="00FC5B53"/>
    <w:rsid w:val="00FC5BC0"/>
    <w:rsid w:val="00FC5CD9"/>
    <w:rsid w:val="00FC5F2D"/>
    <w:rsid w:val="00FC6C4B"/>
    <w:rsid w:val="00FC7569"/>
    <w:rsid w:val="00FD02B6"/>
    <w:rsid w:val="00FD037C"/>
    <w:rsid w:val="00FD0B0C"/>
    <w:rsid w:val="00FD2A38"/>
    <w:rsid w:val="00FD4F87"/>
    <w:rsid w:val="00FD5169"/>
    <w:rsid w:val="00FD5BFC"/>
    <w:rsid w:val="00FD60BD"/>
    <w:rsid w:val="00FD658B"/>
    <w:rsid w:val="00FD6918"/>
    <w:rsid w:val="00FD775F"/>
    <w:rsid w:val="00FE0A66"/>
    <w:rsid w:val="00FE2326"/>
    <w:rsid w:val="00FE2826"/>
    <w:rsid w:val="00FE2F9E"/>
    <w:rsid w:val="00FE4492"/>
    <w:rsid w:val="00FE45F5"/>
    <w:rsid w:val="00FE4690"/>
    <w:rsid w:val="00FE50A8"/>
    <w:rsid w:val="00FE56F7"/>
    <w:rsid w:val="00FE573E"/>
    <w:rsid w:val="00FE6094"/>
    <w:rsid w:val="00FE64EF"/>
    <w:rsid w:val="00FE7080"/>
    <w:rsid w:val="00FE7D1A"/>
    <w:rsid w:val="00FF0B82"/>
    <w:rsid w:val="00FF0EB7"/>
    <w:rsid w:val="00FF2C73"/>
    <w:rsid w:val="00FF2C8A"/>
    <w:rsid w:val="00FF2D1F"/>
    <w:rsid w:val="00FF3163"/>
    <w:rsid w:val="00FF31FD"/>
    <w:rsid w:val="00FF3393"/>
    <w:rsid w:val="00FF50B3"/>
    <w:rsid w:val="00FF560B"/>
    <w:rsid w:val="00FF5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5:chartTrackingRefBased/>
  <w15:docId w15:val="{5258F078-2FBC-4A9D-94AF-C8F19DB2A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64C"/>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BaseText">
    <w:name w:val="Base_Text"/>
    <w:link w:val="BaseTextChar"/>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Char"/>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EndNoteBibliographyTitle">
    <w:name w:val="EndNote Bibliography Title"/>
    <w:basedOn w:val="Normal"/>
    <w:link w:val="EndNoteBibliographyTitleChar"/>
    <w:rsid w:val="00081FBC"/>
    <w:pPr>
      <w:jc w:val="center"/>
    </w:pPr>
    <w:rPr>
      <w:noProof/>
    </w:rPr>
  </w:style>
  <w:style w:type="character" w:customStyle="1" w:styleId="BaseTextChar">
    <w:name w:val="Base_Text Char"/>
    <w:link w:val="BaseText"/>
    <w:rsid w:val="00081FBC"/>
    <w:rPr>
      <w:rFonts w:eastAsia="Times New Roman"/>
      <w:sz w:val="24"/>
      <w:szCs w:val="24"/>
      <w:lang w:val="en-US" w:eastAsia="en-US"/>
    </w:rPr>
  </w:style>
  <w:style w:type="character" w:customStyle="1" w:styleId="ParagraphChar">
    <w:name w:val="Paragraph Char"/>
    <w:basedOn w:val="BaseTextChar"/>
    <w:link w:val="Paragraph"/>
    <w:rsid w:val="00081FBC"/>
    <w:rPr>
      <w:rFonts w:eastAsia="Times New Roman"/>
      <w:sz w:val="24"/>
      <w:szCs w:val="24"/>
      <w:lang w:val="en-US" w:eastAsia="en-US"/>
    </w:rPr>
  </w:style>
  <w:style w:type="character" w:customStyle="1" w:styleId="EndNoteBibliographyTitleChar">
    <w:name w:val="EndNote Bibliography Title Char"/>
    <w:link w:val="EndNoteBibliographyTitle"/>
    <w:rsid w:val="00081FBC"/>
    <w:rPr>
      <w:noProof/>
      <w:lang w:val="en-US" w:eastAsia="en-US"/>
    </w:rPr>
  </w:style>
  <w:style w:type="paragraph" w:customStyle="1" w:styleId="EndNoteBibliography">
    <w:name w:val="EndNote Bibliography"/>
    <w:basedOn w:val="Normal"/>
    <w:link w:val="EndNoteBibliographyChar"/>
    <w:rsid w:val="00081FBC"/>
    <w:rPr>
      <w:noProof/>
    </w:rPr>
  </w:style>
  <w:style w:type="character" w:customStyle="1" w:styleId="EndNoteBibliographyChar">
    <w:name w:val="EndNote Bibliography Char"/>
    <w:link w:val="EndNoteBibliography"/>
    <w:rsid w:val="00081FBC"/>
    <w:rPr>
      <w:noProof/>
      <w:lang w:val="en-US" w:eastAsia="en-US"/>
    </w:rPr>
  </w:style>
  <w:style w:type="paragraph" w:customStyle="1" w:styleId="ColorfulShading-Accent11">
    <w:name w:val="Colorful Shading - Accent 11"/>
    <w:hidden/>
    <w:uiPriority w:val="71"/>
    <w:rsid w:val="00137AE6"/>
  </w:style>
  <w:style w:type="paragraph" w:styleId="MediumGrid3-Accent5">
    <w:name w:val="Medium Grid 3 Accent 5"/>
    <w:hidden/>
    <w:uiPriority w:val="99"/>
    <w:semiHidden/>
    <w:rsid w:val="00740191"/>
  </w:style>
  <w:style w:type="paragraph" w:styleId="LightShading-Accent5">
    <w:name w:val="Light Shading Accent 5"/>
    <w:hidden/>
    <w:uiPriority w:val="99"/>
    <w:semiHidden/>
    <w:rsid w:val="00C14045"/>
  </w:style>
  <w:style w:type="character" w:customStyle="1" w:styleId="highlight">
    <w:name w:val="highlight"/>
    <w:rsid w:val="004A6DF7"/>
  </w:style>
  <w:style w:type="paragraph" w:styleId="BodyText">
    <w:name w:val="Body Text"/>
    <w:basedOn w:val="Normal"/>
    <w:link w:val="BodyTextChar1"/>
    <w:uiPriority w:val="99"/>
    <w:rsid w:val="002D1B85"/>
    <w:pPr>
      <w:jc w:val="both"/>
    </w:pPr>
    <w:rPr>
      <w:rFonts w:ascii="Arial" w:eastAsia="Times New Roman" w:hAnsi="Arial"/>
      <w:b/>
      <w:bCs/>
      <w:lang w:val="en-GB" w:eastAsia="ja-JP"/>
    </w:rPr>
  </w:style>
  <w:style w:type="character" w:customStyle="1" w:styleId="BodyTextChar">
    <w:name w:val="Body Text Char"/>
    <w:uiPriority w:val="99"/>
    <w:semiHidden/>
    <w:rsid w:val="002D1B85"/>
    <w:rPr>
      <w:lang w:val="en-US"/>
    </w:rPr>
  </w:style>
  <w:style w:type="character" w:customStyle="1" w:styleId="BodyTextChar1">
    <w:name w:val="Body Text Char1"/>
    <w:link w:val="BodyText"/>
    <w:uiPriority w:val="99"/>
    <w:locked/>
    <w:rsid w:val="002D1B85"/>
    <w:rPr>
      <w:rFonts w:ascii="Arial" w:eastAsia="Times New Roman" w:hAnsi="Arial"/>
      <w:b/>
      <w:bCs/>
      <w:lang w:eastAsia="ja-JP"/>
    </w:rPr>
  </w:style>
  <w:style w:type="paragraph" w:customStyle="1" w:styleId="xmsonormal">
    <w:name w:val="x_msonormal"/>
    <w:basedOn w:val="Normal"/>
    <w:rsid w:val="00420E74"/>
    <w:pPr>
      <w:spacing w:before="100" w:beforeAutospacing="1" w:after="100" w:afterAutospacing="1"/>
    </w:pPr>
    <w:rPr>
      <w:rFonts w:eastAsia="Times New Roman"/>
      <w:sz w:val="24"/>
      <w:szCs w:val="24"/>
      <w:lang w:val="en-GB" w:eastAsia="en-GB"/>
    </w:rPr>
  </w:style>
  <w:style w:type="character" w:customStyle="1" w:styleId="apple-converted-space">
    <w:name w:val="apple-converted-space"/>
    <w:rsid w:val="00420E74"/>
  </w:style>
  <w:style w:type="paragraph" w:styleId="DarkList-Accent3">
    <w:name w:val="Dark List Accent 3"/>
    <w:hidden/>
    <w:uiPriority w:val="71"/>
    <w:rsid w:val="00BC24A1"/>
  </w:style>
  <w:style w:type="paragraph" w:styleId="DocumentMap">
    <w:name w:val="Document Map"/>
    <w:basedOn w:val="Normal"/>
    <w:link w:val="DocumentMapChar"/>
    <w:uiPriority w:val="99"/>
    <w:semiHidden/>
    <w:unhideWhenUsed/>
    <w:rsid w:val="00690526"/>
    <w:rPr>
      <w:sz w:val="24"/>
      <w:szCs w:val="24"/>
    </w:rPr>
  </w:style>
  <w:style w:type="character" w:customStyle="1" w:styleId="DocumentMapChar">
    <w:name w:val="Document Map Char"/>
    <w:link w:val="DocumentMap"/>
    <w:uiPriority w:val="99"/>
    <w:semiHidden/>
    <w:rsid w:val="00690526"/>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559579">
      <w:bodyDiv w:val="1"/>
      <w:marLeft w:val="0"/>
      <w:marRight w:val="0"/>
      <w:marTop w:val="0"/>
      <w:marBottom w:val="0"/>
      <w:divBdr>
        <w:top w:val="none" w:sz="0" w:space="0" w:color="auto"/>
        <w:left w:val="none" w:sz="0" w:space="0" w:color="auto"/>
        <w:bottom w:val="none" w:sz="0" w:space="0" w:color="auto"/>
        <w:right w:val="none" w:sz="0" w:space="0" w:color="auto"/>
      </w:divBdr>
    </w:div>
    <w:div w:id="106352229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6D7A87-C513-4327-A8A9-CA235BC14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11</Words>
  <Characters>918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onee Shamsher</cp:lastModifiedBy>
  <cp:revision>2</cp:revision>
  <cp:lastPrinted>2017-04-21T13:16:00Z</cp:lastPrinted>
  <dcterms:created xsi:type="dcterms:W3CDTF">2018-06-28T12:39:00Z</dcterms:created>
  <dcterms:modified xsi:type="dcterms:W3CDTF">2018-06-28T12:39:00Z</dcterms:modified>
</cp:coreProperties>
</file>